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reports grants from National Institutes of Health,  during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048B7CD8"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are </w:t>
      </w:r>
      <w:r w:rsidR="000E77F5" w:rsidRPr="00E62980">
        <w:rPr>
          <w:rFonts w:ascii="Times New Roman" w:hAnsi="Times New Roman" w:cs="Times New Roman"/>
          <w:color w:val="000000"/>
        </w:rPr>
        <w:t>do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These findings highlight the critical missing populations where TRE might affect long-term health, mothers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t xml:space="preserve">Abstract </w:t>
      </w:r>
    </w:p>
    <w:p w14:paraId="2B8C87CE" w14:textId="02FC363C"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w:t>
      </w:r>
      <w:del w:id="0" w:author="Mulcahy, Molly" w:date="2023-04-10T09:42:00Z">
        <w:r w:rsidR="008E6D17" w:rsidRPr="00E62980" w:rsidDel="00180465">
          <w:rPr>
            <w:rFonts w:ascii="Times New Roman" w:hAnsi="Times New Roman" w:cs="Times New Roman"/>
          </w:rPr>
          <w:delText xml:space="preserve">and </w:delText>
        </w:r>
      </w:del>
      <w:r w:rsidR="008E6D17" w:rsidRPr="00E62980">
        <w:rPr>
          <w:rFonts w:ascii="Times New Roman" w:hAnsi="Times New Roman" w:cs="Times New Roman"/>
        </w:rPr>
        <w:t xml:space="preserve">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del w:id="1" w:author="Mulcahy, Molly" w:date="2023-04-10T09:50:00Z">
        <w:r w:rsidR="003678F1" w:rsidRPr="00E62980" w:rsidDel="000047DF">
          <w:rPr>
            <w:rFonts w:ascii="Times New Roman" w:hAnsi="Times New Roman" w:cs="Times New Roman"/>
          </w:rPr>
          <w:delText>the</w:delText>
        </w:r>
        <w:r w:rsidRPr="00E62980" w:rsidDel="000047DF">
          <w:rPr>
            <w:rFonts w:ascii="Times New Roman" w:hAnsi="Times New Roman" w:cs="Times New Roman"/>
          </w:rPr>
          <w:delText xml:space="preserve"> effect</w:delText>
        </w:r>
      </w:del>
      <w:ins w:id="2" w:author="Mulcahy, Molly" w:date="2023-04-10T09:50:00Z">
        <w:r w:rsidR="000047DF">
          <w:rPr>
            <w:rFonts w:ascii="Times New Roman" w:hAnsi="Times New Roman" w:cs="Times New Roman"/>
          </w:rPr>
          <w:t>body composition and glycemic health</w:t>
        </w:r>
      </w:ins>
      <w:del w:id="3" w:author="Mulcahy, Molly" w:date="2023-04-10T09:50:00Z">
        <w:r w:rsidRPr="00E62980" w:rsidDel="000047DF">
          <w:rPr>
            <w:rFonts w:ascii="Times New Roman" w:hAnsi="Times New Roman" w:cs="Times New Roman"/>
          </w:rPr>
          <w:delText>s</w:delText>
        </w:r>
      </w:del>
      <w:r w:rsidRPr="00E62980">
        <w:rPr>
          <w:rFonts w:ascii="Times New Roman" w:hAnsi="Times New Roman" w:cs="Times New Roman"/>
        </w:rPr>
        <w:t xml:space="preserve"> of gestational </w:t>
      </w:r>
      <w:r w:rsidR="00057EDA" w:rsidRPr="00E62980">
        <w:rPr>
          <w:rFonts w:ascii="Times New Roman" w:hAnsi="Times New Roman" w:cs="Times New Roman"/>
        </w:rPr>
        <w:t xml:space="preserve">early </w:t>
      </w:r>
      <w:r w:rsidRPr="00E62980">
        <w:rPr>
          <w:rFonts w:ascii="Times New Roman" w:hAnsi="Times New Roman" w:cs="Times New Roman"/>
        </w:rPr>
        <w:t xml:space="preserve">TRF </w:t>
      </w:r>
      <w:r w:rsidR="00057EDA" w:rsidRPr="00E62980">
        <w:rPr>
          <w:rFonts w:ascii="Times New Roman" w:hAnsi="Times New Roman" w:cs="Times New Roman"/>
        </w:rPr>
        <w:t>(</w:t>
      </w:r>
      <w:proofErr w:type="spellStart"/>
      <w:r w:rsidR="00057EDA" w:rsidRPr="00E62980">
        <w:rPr>
          <w:rFonts w:ascii="Times New Roman" w:hAnsi="Times New Roman" w:cs="Times New Roman"/>
        </w:rPr>
        <w:t>eTRF</w:t>
      </w:r>
      <w:proofErr w:type="spellEnd"/>
      <w:r w:rsidR="00057EDA" w:rsidRPr="00E62980">
        <w:rPr>
          <w:rFonts w:ascii="Times New Roman" w:hAnsi="Times New Roman" w:cs="Times New Roman"/>
        </w:rPr>
        <w:t>)</w:t>
      </w:r>
      <w:ins w:id="4" w:author="Mulcahy, Molly" w:date="2023-04-10T09:50:00Z">
        <w:r w:rsidR="000047DF">
          <w:rPr>
            <w:rFonts w:ascii="Times New Roman" w:hAnsi="Times New Roman" w:cs="Times New Roman"/>
          </w:rPr>
          <w:t>i</w:t>
        </w:r>
      </w:ins>
      <w:del w:id="5" w:author="Mulcahy, Molly" w:date="2023-04-10T09:50:00Z">
        <w:r w:rsidR="00057EDA" w:rsidRPr="00E62980" w:rsidDel="000047DF">
          <w:rPr>
            <w:rFonts w:ascii="Times New Roman" w:hAnsi="Times New Roman" w:cs="Times New Roman"/>
          </w:rPr>
          <w:delText xml:space="preserve"> </w:delText>
        </w:r>
      </w:del>
      <w:del w:id="6" w:author="Mulcahy, Molly" w:date="2023-04-10T09:49:00Z">
        <w:r w:rsidR="003678F1" w:rsidRPr="00E62980" w:rsidDel="000047DF">
          <w:rPr>
            <w:rFonts w:ascii="Times New Roman" w:hAnsi="Times New Roman" w:cs="Times New Roman"/>
          </w:rPr>
          <w:delText xml:space="preserve">over the life course </w:delText>
        </w:r>
      </w:del>
      <w:r w:rsidR="00761434" w:rsidRPr="00E62980">
        <w:rPr>
          <w:rFonts w:ascii="Times New Roman" w:hAnsi="Times New Roman" w:cs="Times New Roman"/>
        </w:rPr>
        <w:t>o</w:t>
      </w:r>
      <w:ins w:id="7" w:author="Mulcahy, Molly" w:date="2023-04-10T09:49:00Z">
        <w:r w:rsidR="000047DF">
          <w:rPr>
            <w:rFonts w:ascii="Times New Roman" w:hAnsi="Times New Roman" w:cs="Times New Roman"/>
          </w:rPr>
          <w:t>n</w:t>
        </w:r>
      </w:ins>
      <w:del w:id="8" w:author="Mulcahy, Molly" w:date="2023-04-10T09:49:00Z">
        <w:r w:rsidR="00761434" w:rsidRPr="00E62980" w:rsidDel="000047DF">
          <w:rPr>
            <w:rFonts w:ascii="Times New Roman" w:hAnsi="Times New Roman" w:cs="Times New Roman"/>
          </w:rPr>
          <w:delText>f</w:delText>
        </w:r>
      </w:del>
      <w:r w:rsidR="003678F1" w:rsidRPr="00E62980">
        <w:rPr>
          <w:rFonts w:ascii="Times New Roman" w:hAnsi="Times New Roman" w:cs="Times New Roman"/>
        </w:rPr>
        <w:t xml:space="preserve"> male and female offspring</w:t>
      </w:r>
      <w:ins w:id="9" w:author="Mulcahy, Molly" w:date="2023-04-10T09:49:00Z">
        <w:r w:rsidR="000047DF">
          <w:rPr>
            <w:rFonts w:ascii="Times New Roman" w:hAnsi="Times New Roman" w:cs="Times New Roman"/>
          </w:rPr>
          <w:t xml:space="preserve"> from weaning to adulthood on a chow diet</w:t>
        </w:r>
      </w:ins>
      <w:r w:rsidR="00D26BD8" w:rsidRPr="00E62980">
        <w:rPr>
          <w:rFonts w:ascii="Times New Roman" w:hAnsi="Times New Roman" w:cs="Times New Roman"/>
        </w:rPr>
        <w:t xml:space="preserve"> and after </w:t>
      </w:r>
      <w:ins w:id="10" w:author="Mulcahy, Molly" w:date="2023-04-10T09:49:00Z">
        <w:r w:rsidR="000047DF">
          <w:rPr>
            <w:rFonts w:ascii="Times New Roman" w:hAnsi="Times New Roman" w:cs="Times New Roman"/>
          </w:rPr>
          <w:t xml:space="preserve">a </w:t>
        </w:r>
      </w:ins>
      <w:r w:rsidR="00D26BD8" w:rsidRPr="00E62980">
        <w:rPr>
          <w:rFonts w:ascii="Times New Roman" w:hAnsi="Times New Roman" w:cs="Times New Roman"/>
        </w:rPr>
        <w:t>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with minor increases in food intake in eTRF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w:t>
      </w:r>
      <w:ins w:id="11" w:author="Mulcahy, Molly" w:date="2023-04-10T09:42:00Z">
        <w:r w:rsidR="00180465">
          <w:rPr>
            <w:rFonts w:ascii="Times New Roman" w:hAnsi="Times New Roman" w:cs="Times New Roman"/>
          </w:rPr>
          <w:t xml:space="preserve"> while on a chow diet</w:t>
        </w:r>
      </w:ins>
      <w:r w:rsidRPr="00E62980">
        <w:rPr>
          <w:rFonts w:ascii="Times New Roman" w:hAnsi="Times New Roman" w:cs="Times New Roman"/>
        </w:rPr>
        <w:t xml:space="preserve">. </w:t>
      </w:r>
      <w:ins w:id="12" w:author="Mulcahy, Molly" w:date="2023-04-10T09:42:00Z">
        <w:r w:rsidR="00180465">
          <w:rPr>
            <w:rFonts w:ascii="Times New Roman" w:hAnsi="Times New Roman" w:cs="Times New Roman"/>
          </w:rPr>
          <w:t xml:space="preserve">However, </w:t>
        </w:r>
      </w:ins>
      <w:ins w:id="13" w:author="Mulcahy, Molly" w:date="2023-04-10T09:43:00Z">
        <w:r w:rsidR="00180465">
          <w:rPr>
            <w:rFonts w:ascii="Times New Roman" w:hAnsi="Times New Roman" w:cs="Times New Roman"/>
          </w:rPr>
          <w:t>a</w:t>
        </w:r>
      </w:ins>
      <w:del w:id="14" w:author="Mulcahy, Molly" w:date="2023-04-10T09:42:00Z">
        <w:r w:rsidRPr="00E62980" w:rsidDel="00180465">
          <w:rPr>
            <w:rFonts w:ascii="Times New Roman" w:hAnsi="Times New Roman" w:cs="Times New Roman"/>
          </w:rPr>
          <w:delText>A</w:delText>
        </w:r>
      </w:del>
      <w:r w:rsidRPr="00E62980">
        <w:rPr>
          <w:rFonts w:ascii="Times New Roman" w:hAnsi="Times New Roman" w:cs="Times New Roman"/>
        </w:rPr>
        <w:t xml:space="preserve">fter 10 weeks of </w:t>
      </w:r>
      <w:r w:rsidR="00D26BD8" w:rsidRPr="00E62980">
        <w:rPr>
          <w:rFonts w:ascii="Times New Roman" w:hAnsi="Times New Roman" w:cs="Times New Roman"/>
        </w:rPr>
        <w:t>HFHS</w:t>
      </w:r>
      <w:r w:rsidRPr="00E62980">
        <w:rPr>
          <w:rFonts w:ascii="Times New Roman" w:hAnsi="Times New Roman" w:cs="Times New Roman"/>
        </w:rPr>
        <w:t>, male eTRF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w:t>
      </w:r>
      <w:proofErr w:type="spellStart"/>
      <w:r w:rsidR="005E7F8B" w:rsidRPr="00E62980">
        <w:rPr>
          <w:rFonts w:ascii="Times New Roman" w:hAnsi="Times New Roman" w:cs="Times New Roman"/>
          <w:color w:val="000000" w:themeColor="text1"/>
        </w:rPr>
        <w:t>eTRF</w:t>
      </w:r>
      <w:proofErr w:type="spellEnd"/>
      <w:r w:rsidR="005E7F8B" w:rsidRPr="00E62980">
        <w:rPr>
          <w:rFonts w:ascii="Times New Roman" w:hAnsi="Times New Roman" w:cs="Times New Roman"/>
          <w:color w:val="000000" w:themeColor="text1"/>
        </w:rPr>
        <w:t xml:space="preserve"> </w:t>
      </w:r>
      <w:del w:id="15" w:author="Mulcahy, Molly" w:date="2023-04-10T09:43:00Z">
        <w:r w:rsidR="005E7F8B" w:rsidRPr="00E62980" w:rsidDel="00180465">
          <w:rPr>
            <w:rFonts w:ascii="Times New Roman" w:hAnsi="Times New Roman" w:cs="Times New Roman"/>
            <w:color w:val="000000" w:themeColor="text1"/>
          </w:rPr>
          <w:delText>related changes in islet physiology and HFHS diet in adulthood</w:delText>
        </w:r>
      </w:del>
      <w:ins w:id="16" w:author="Mulcahy, Molly" w:date="2023-04-10T09:43:00Z">
        <w:r w:rsidR="00180465">
          <w:rPr>
            <w:rFonts w:ascii="Times New Roman" w:hAnsi="Times New Roman" w:cs="Times New Roman"/>
            <w:color w:val="000000" w:themeColor="text1"/>
          </w:rPr>
          <w:t>and assess mechanisms underlying these changes in adult males</w:t>
        </w:r>
      </w:ins>
      <w:r w:rsidR="005E7F8B" w:rsidRPr="00E62980">
        <w:rPr>
          <w:rFonts w:ascii="Times New Roman" w:hAnsi="Times New Roman" w:cs="Times New Roman"/>
          <w:color w:val="000000" w:themeColor="text1"/>
        </w:rPr>
        <w:t>.</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br/>
        <w:t>Introduction</w:t>
      </w:r>
    </w:p>
    <w:p w14:paraId="72CB8421" w14:textId="55873190" w:rsidR="00FB78BA" w:rsidRPr="00E62980" w:rsidRDefault="00FB78BA" w:rsidP="00FB78BA">
      <w:pPr>
        <w:spacing w:line="480" w:lineRule="auto"/>
        <w:ind w:firstLine="720"/>
        <w:rPr>
          <w:rFonts w:ascii="Times New Roman" w:hAnsi="Times New Roman" w:cs="Times New Roman"/>
        </w:rPr>
      </w:pPr>
      <w:r w:rsidRPr="00CA79D5">
        <w:rPr>
          <w:rFonts w:ascii="Times New Roman" w:hAnsi="Times New Roman" w:cs="Times New Roman"/>
          <w:highlight w:val="yellow"/>
          <w:rPrChange w:id="17" w:author="Mulcahy, Molly" w:date="2023-04-03T09:40:00Z">
            <w:rPr>
              <w:rFonts w:ascii="Times New Roman" w:hAnsi="Times New Roman" w:cs="Times New Roman"/>
            </w:rPr>
          </w:rPrChange>
        </w:rPr>
        <w:t>All mammals have cell-autonomous clocks</w:t>
      </w:r>
      <w:r w:rsidR="008F4A24" w:rsidRPr="00CA79D5">
        <w:rPr>
          <w:rFonts w:ascii="Times New Roman" w:hAnsi="Times New Roman" w:cs="Times New Roman"/>
          <w:highlight w:val="yellow"/>
          <w:rPrChange w:id="18" w:author="Mulcahy, Molly" w:date="2023-04-03T09:40:00Z">
            <w:rPr>
              <w:rFonts w:ascii="Times New Roman" w:hAnsi="Times New Roman" w:cs="Times New Roman"/>
            </w:rPr>
          </w:rPrChange>
        </w:rPr>
        <w:t xml:space="preserve"> that coordinate the rhythm of metabolism</w:t>
      </w:r>
      <w:r w:rsidRPr="00CA79D5">
        <w:rPr>
          <w:rFonts w:ascii="Times New Roman" w:hAnsi="Times New Roman" w:cs="Times New Roman"/>
          <w:highlight w:val="yellow"/>
          <w:rPrChange w:id="19" w:author="Mulcahy, Molly" w:date="2023-04-03T09:40:00Z">
            <w:rPr>
              <w:rFonts w:ascii="Times New Roman" w:hAnsi="Times New Roman" w:cs="Times New Roman"/>
            </w:rPr>
          </w:rPrChange>
        </w:rPr>
        <w:t>.</w:t>
      </w:r>
      <w:r w:rsidRPr="00E62980">
        <w:rPr>
          <w:rFonts w:ascii="Times New Roman" w:hAnsi="Times New Roman" w:cs="Times New Roman"/>
        </w:rPr>
        <w:t xml:space="preserve"> The </w:t>
      </w:r>
      <w:r w:rsidR="00E97D8F" w:rsidRPr="00E62980">
        <w:rPr>
          <w:rFonts w:ascii="Times New Roman" w:hAnsi="Times New Roman" w:cs="Times New Roman"/>
        </w:rPr>
        <w:t xml:space="preserve">molecular </w:t>
      </w:r>
      <w:r w:rsidRPr="00E62980">
        <w:rPr>
          <w:rFonts w:ascii="Times New Roman" w:hAnsi="Times New Roman" w:cs="Times New Roman"/>
        </w:rPr>
        <w:t xml:space="preserve">clock consists of the CLOCK:BMAL1 heterodimer that binds to regulatory elements in DNA </w:t>
      </w:r>
      <w:r w:rsidR="00DE4BBC" w:rsidRPr="00E62980">
        <w:rPr>
          <w:rFonts w:ascii="Times New Roman" w:hAnsi="Times New Roman" w:cs="Times New Roman"/>
        </w:rPr>
        <w:t>(</w:t>
      </w:r>
      <w:r w:rsidRPr="00E62980">
        <w:rPr>
          <w:rFonts w:ascii="Times New Roman" w:hAnsi="Times New Roman" w:cs="Times New Roman"/>
        </w:rPr>
        <w:t>E boxes</w:t>
      </w:r>
      <w:r w:rsidR="00DE4BBC" w:rsidRPr="00E62980">
        <w:rPr>
          <w:rFonts w:ascii="Times New Roman" w:hAnsi="Times New Roman" w:cs="Times New Roman"/>
        </w:rPr>
        <w:t>)</w:t>
      </w:r>
      <w:r w:rsidRPr="00E62980">
        <w:rPr>
          <w:rFonts w:ascii="Times New Roman" w:hAnsi="Times New Roman" w:cs="Times New Roman"/>
        </w:rPr>
        <w:t xml:space="preserve">, among them are its own repressors cryptochrome (1 &amp; 2) and period (1-3)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noProof/>
        </w:rPr>
        <w:t>(1)</w:t>
      </w:r>
      <w:r w:rsidRPr="00E62980">
        <w:rPr>
          <w:rFonts w:ascii="Times New Roman" w:hAnsi="Times New Roman" w:cs="Times New Roman"/>
        </w:rPr>
        <w:fldChar w:fldCharType="end"/>
      </w:r>
      <w:r w:rsidRPr="00E62980">
        <w:rPr>
          <w:rFonts w:ascii="Times New Roman" w:hAnsi="Times New Roman" w:cs="Times New Roman"/>
        </w:rPr>
        <w:t>. The nuclear hormone receptors ROR(</w:t>
      </w:r>
      <w:r w:rsidRPr="00E62980">
        <w:rPr>
          <w:rFonts w:ascii="Times New Roman" w:eastAsia="Times New Roman" w:hAnsi="Times New Roman" w:cs="Times New Roman"/>
          <w:color w:val="262626"/>
          <w:shd w:val="clear" w:color="auto" w:fill="FFFFFF"/>
        </w:rPr>
        <w:t>α, β, and γ</w:t>
      </w:r>
      <w:r w:rsidRPr="00E62980">
        <w:rPr>
          <w:rFonts w:ascii="Times New Roman" w:hAnsi="Times New Roman" w:cs="Times New Roman"/>
        </w:rPr>
        <w:t>) and REV-ERB (</w:t>
      </w:r>
      <w:r w:rsidRPr="00E62980">
        <w:rPr>
          <w:rFonts w:ascii="Times New Roman" w:eastAsia="Times New Roman" w:hAnsi="Times New Roman" w:cs="Times New Roman"/>
          <w:color w:val="262626"/>
          <w:shd w:val="clear" w:color="auto" w:fill="FFFFFF"/>
        </w:rPr>
        <w:t>α and β</w:t>
      </w:r>
      <w:r w:rsidR="0088661A" w:rsidRPr="00E62980">
        <w:rPr>
          <w:rFonts w:ascii="Times New Roman" w:hAnsi="Times New Roman" w:cs="Times New Roman"/>
        </w:rPr>
        <w:t>)</w:t>
      </w:r>
      <w:r w:rsidRPr="00E62980">
        <w:rPr>
          <w:rFonts w:ascii="Times New Roman" w:hAnsi="Times New Roman" w:cs="Times New Roman"/>
        </w:rPr>
        <w:t xml:space="preserve"> activate or repress expression of BMAL1 respectively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noProof/>
        </w:rPr>
        <w:t>(2, 3)</w:t>
      </w:r>
      <w:r w:rsidRPr="00E62980">
        <w:rPr>
          <w:rFonts w:ascii="Times New Roman" w:hAnsi="Times New Roman" w:cs="Times New Roman"/>
        </w:rPr>
        <w:fldChar w:fldCharType="end"/>
      </w:r>
      <w:r w:rsidRPr="00E62980">
        <w:rPr>
          <w:rFonts w:ascii="Times New Roman" w:hAnsi="Times New Roman" w:cs="Times New Roman"/>
        </w:rPr>
        <w:t xml:space="preserve">. This highly coordinated transcription factor system </w:t>
      </w:r>
      <w:r w:rsidR="00D6375F" w:rsidRPr="00E62980">
        <w:rPr>
          <w:rFonts w:ascii="Times New Roman" w:hAnsi="Times New Roman" w:cs="Times New Roman"/>
        </w:rPr>
        <w:t>entrains</w:t>
      </w:r>
      <w:r w:rsidRPr="00E62980">
        <w:rPr>
          <w:rFonts w:ascii="Times New Roman" w:hAnsi="Times New Roman" w:cs="Times New Roman"/>
        </w:rPr>
        <w:t xml:space="preserve"> circadian rhythm in the central clock, the suprachiasmatic nucleus (SCN) of the brain, according to external cues</w:t>
      </w:r>
      <w:r w:rsidR="00D6375F" w:rsidRPr="00E62980">
        <w:rPr>
          <w:rFonts w:ascii="Times New Roman" w:hAnsi="Times New Roman" w:cs="Times New Roman"/>
        </w:rPr>
        <w:t>.</w:t>
      </w:r>
      <w:r w:rsidRPr="00E62980">
        <w:rPr>
          <w:rFonts w:ascii="Times New Roman" w:hAnsi="Times New Roman" w:cs="Times New Roman"/>
        </w:rPr>
        <w:t xml:space="preserve"> </w:t>
      </w:r>
      <w:r w:rsidR="00D6375F" w:rsidRPr="00E62980">
        <w:rPr>
          <w:rFonts w:ascii="Times New Roman" w:hAnsi="Times New Roman" w:cs="Times New Roman"/>
        </w:rPr>
        <w:t>Peripheral</w:t>
      </w:r>
      <w:r w:rsidRPr="00E62980">
        <w:rPr>
          <w:rFonts w:ascii="Times New Roman" w:hAnsi="Times New Roman" w:cs="Times New Roman"/>
        </w:rPr>
        <w:t xml:space="preserve"> tissues also possess internal clocks</w:t>
      </w:r>
      <w:r w:rsidR="00D6375F" w:rsidRPr="00E62980">
        <w:rPr>
          <w:rFonts w:ascii="Times New Roman" w:hAnsi="Times New Roman" w:cs="Times New Roman"/>
        </w:rPr>
        <w:t xml:space="preserve"> that can be entrained</w:t>
      </w:r>
      <w:r w:rsidRPr="00E62980">
        <w:rPr>
          <w:rFonts w:ascii="Times New Roman" w:hAnsi="Times New Roman" w:cs="Times New Roman"/>
        </w:rPr>
        <w:t xml:space="preserve">. This system is imparts a rhythm of metabolism, </w:t>
      </w:r>
      <w:ins w:id="20" w:author="Mulcahy, Molly" w:date="2023-04-10T09:59:00Z">
        <w:r w:rsidR="000F5C24">
          <w:rPr>
            <w:rFonts w:ascii="Times New Roman" w:hAnsi="Times New Roman" w:cs="Times New Roman"/>
          </w:rPr>
          <w:t xml:space="preserve">influencing </w:t>
        </w:r>
      </w:ins>
      <w:del w:id="21" w:author="Mulcahy, Molly" w:date="2023-04-10T09:59:00Z">
        <w:r w:rsidRPr="00E62980" w:rsidDel="000F5C24">
          <w:rPr>
            <w:rFonts w:ascii="Times New Roman" w:hAnsi="Times New Roman" w:cs="Times New Roman"/>
          </w:rPr>
          <w:delText xml:space="preserve">programming </w:delText>
        </w:r>
      </w:del>
      <w:r w:rsidRPr="00E62980">
        <w:rPr>
          <w:rFonts w:ascii="Times New Roman" w:hAnsi="Times New Roman" w:cs="Times New Roman"/>
        </w:rPr>
        <w:t>predominance of melatonin during the night hours and cortisol/corticosterone during early waking hours</w:t>
      </w:r>
      <w:r w:rsidR="00D6375F" w:rsidRPr="00E62980">
        <w:rPr>
          <w:rFonts w:ascii="Times New Roman" w:hAnsi="Times New Roman" w:cs="Times New Roman"/>
        </w:rPr>
        <w:t xml:space="preserve">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noProof/>
        </w:rPr>
        <w:t>(2)</w:t>
      </w:r>
      <w:r w:rsidRPr="00E62980">
        <w:rPr>
          <w:rFonts w:ascii="Times New Roman" w:hAnsi="Times New Roman" w:cs="Times New Roman"/>
        </w:rPr>
        <w:fldChar w:fldCharType="end"/>
      </w:r>
      <w:r w:rsidRPr="00E62980">
        <w:rPr>
          <w:rFonts w:ascii="Times New Roman" w:hAnsi="Times New Roman" w:cs="Times New Roman"/>
        </w:rPr>
        <w:t>.</w:t>
      </w:r>
      <w:r w:rsidR="00D6375F" w:rsidRPr="00E62980">
        <w:rPr>
          <w:rFonts w:ascii="Times New Roman" w:hAnsi="Times New Roman" w:cs="Times New Roman"/>
        </w:rPr>
        <w:t xml:space="preserve"> Factors capable of manipulating, or entraining, this system are called zeitgebers. One such potent </w:t>
      </w:r>
      <w:r w:rsidR="00E97D8F" w:rsidRPr="00E62980">
        <w:rPr>
          <w:rFonts w:ascii="Times New Roman" w:hAnsi="Times New Roman" w:cs="Times New Roman"/>
        </w:rPr>
        <w:t>zeitgeber</w:t>
      </w:r>
      <w:r w:rsidR="00D6375F" w:rsidRPr="00E62980">
        <w:rPr>
          <w:rFonts w:ascii="Times New Roman" w:hAnsi="Times New Roman" w:cs="Times New Roman"/>
        </w:rPr>
        <w:t xml:space="preserve"> is food intake</w:t>
      </w:r>
      <w:r w:rsidR="000B7D18" w:rsidRPr="00E62980">
        <w:rPr>
          <w:rFonts w:ascii="Times New Roman" w:hAnsi="Times New Roman" w:cs="Times New Roman"/>
        </w:rPr>
        <w:t xml:space="preserve"> </w:t>
      </w:r>
      <w:r w:rsidR="0088661A"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F941A1" w:rsidRPr="00E62980">
        <w:rPr>
          <w:rFonts w:ascii="Times New Roman" w:hAnsi="Times New Roman" w:cs="Times New Roman"/>
        </w:rPr>
        <w:t>(4)</w:t>
      </w:r>
      <w:r w:rsidR="0088661A" w:rsidRPr="00E62980">
        <w:rPr>
          <w:rFonts w:ascii="Times New Roman" w:hAnsi="Times New Roman" w:cs="Times New Roman"/>
        </w:rPr>
        <w:fldChar w:fldCharType="end"/>
      </w:r>
      <w:r w:rsidR="0088661A" w:rsidRPr="00E62980">
        <w:rPr>
          <w:rFonts w:ascii="Times New Roman" w:hAnsi="Times New Roman" w:cs="Times New Roman"/>
        </w:rPr>
        <w:t>.</w:t>
      </w:r>
      <w:r w:rsidR="007A2077" w:rsidRPr="00E62980">
        <w:rPr>
          <w:rFonts w:ascii="Times New Roman" w:hAnsi="Times New Roman" w:cs="Times New Roman"/>
        </w:rPr>
        <w:tab/>
      </w:r>
    </w:p>
    <w:p w14:paraId="21EE0101" w14:textId="174F6F8B" w:rsidR="009554FD" w:rsidRPr="00E62980" w:rsidRDefault="00C76293" w:rsidP="00FB78BA">
      <w:pPr>
        <w:spacing w:line="480" w:lineRule="auto"/>
        <w:ind w:firstLine="720"/>
        <w:rPr>
          <w:rFonts w:ascii="Times New Roman" w:hAnsi="Times New Roman" w:cs="Times New Roman"/>
        </w:rPr>
      </w:pPr>
      <w:r w:rsidRPr="00E62980">
        <w:rPr>
          <w:rFonts w:ascii="Times New Roman" w:hAnsi="Times New Roman" w:cs="Times New Roman"/>
        </w:rPr>
        <w:t>The timing</w:t>
      </w:r>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Pr="00E62980">
        <w:rPr>
          <w:rFonts w:ascii="Times New Roman" w:hAnsi="Times New Roman" w:cs="Times New Roman"/>
        </w:rPr>
        <w:t>propensity for</w:t>
      </w:r>
      <w:r w:rsidR="00454691" w:rsidRPr="00E62980">
        <w:rPr>
          <w:rFonts w:ascii="Times New Roman" w:hAnsi="Times New Roman" w:cs="Times New Roman"/>
        </w:rPr>
        <w:t xml:space="preserve"> health </w:t>
      </w:r>
      <w:r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sAV5tMbx","properties":{"formattedCitation":"(5)","plainCitation":"(5)","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F941A1" w:rsidRPr="00E62980">
        <w:rPr>
          <w:rFonts w:ascii="Times New Roman" w:hAnsi="Times New Roman" w:cs="Times New Roman"/>
          <w:noProof/>
        </w:rPr>
        <w:t>(5)</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E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r w:rsidRPr="00E62980">
        <w:rPr>
          <w:rFonts w:ascii="Times New Roman" w:hAnsi="Times New Roman" w:cs="Times New Roman"/>
        </w:rPr>
        <w:t xml:space="preserve">, acting as a </w:t>
      </w:r>
      <w:r w:rsidR="003628B5" w:rsidRPr="00E62980">
        <w:rPr>
          <w:rFonts w:ascii="Times New Roman" w:hAnsi="Times New Roman" w:cs="Times New Roman"/>
        </w:rPr>
        <w:t>zeitgeber</w:t>
      </w:r>
      <w:r w:rsidR="007A2077" w:rsidRPr="00E62980">
        <w:rPr>
          <w:rFonts w:ascii="Times New Roman" w:hAnsi="Times New Roman" w:cs="Times New Roman"/>
        </w:rPr>
        <w:t xml:space="preserve">. Timing of food intake is </w:t>
      </w:r>
      <w:r w:rsidR="002A7975" w:rsidRPr="00E62980">
        <w:rPr>
          <w:rFonts w:ascii="Times New Roman" w:hAnsi="Times New Roman" w:cs="Times New Roman"/>
        </w:rPr>
        <w:t xml:space="preserve">capable of </w:t>
      </w:r>
      <w:del w:id="22" w:author="Mulcahy, Molly" w:date="2023-04-03T09:42:00Z">
        <w:r w:rsidR="002A7975" w:rsidRPr="00E62980" w:rsidDel="00CA79D5">
          <w:rPr>
            <w:rFonts w:ascii="Times New Roman" w:hAnsi="Times New Roman" w:cs="Times New Roman"/>
          </w:rPr>
          <w:delText xml:space="preserve">programming </w:delText>
        </w:r>
      </w:del>
      <w:ins w:id="23" w:author="Mulcahy, Molly" w:date="2023-04-03T09:42:00Z">
        <w:r w:rsidR="00CA79D5">
          <w:rPr>
            <w:rFonts w:ascii="Times New Roman" w:hAnsi="Times New Roman" w:cs="Times New Roman"/>
          </w:rPr>
          <w:t>influencing</w:t>
        </w:r>
        <w:r w:rsidR="00CA79D5" w:rsidRPr="00E62980">
          <w:rPr>
            <w:rFonts w:ascii="Times New Roman" w:hAnsi="Times New Roman" w:cs="Times New Roman"/>
          </w:rPr>
          <w:t xml:space="preserve"> </w:t>
        </w:r>
      </w:ins>
      <w:r w:rsidR="00874EBB" w:rsidRPr="00E62980">
        <w:rPr>
          <w:rFonts w:ascii="Times New Roman" w:hAnsi="Times New Roman" w:cs="Times New Roman"/>
        </w:rPr>
        <w:t xml:space="preserve">metabolic systems </w:t>
      </w:r>
      <w:r w:rsidR="002A7975" w:rsidRPr="00E62980">
        <w:rPr>
          <w:rFonts w:ascii="Times New Roman" w:hAnsi="Times New Roman" w:cs="Times New Roman"/>
        </w:rPr>
        <w:t xml:space="preserve">for either poor health </w:t>
      </w:r>
      <w:r w:rsidR="007A2077" w:rsidRPr="00E62980">
        <w:rPr>
          <w:rFonts w:ascii="Times New Roman" w:hAnsi="Times New Roman" w:cs="Times New Roman"/>
        </w:rPr>
        <w:t xml:space="preserve">from </w:t>
      </w:r>
      <w:proofErr w:type="spellStart"/>
      <w:r w:rsidR="002A7975" w:rsidRPr="00E62980">
        <w:rPr>
          <w:rFonts w:ascii="Times New Roman" w:hAnsi="Times New Roman" w:cs="Times New Roman"/>
        </w:rPr>
        <w:t>chronodisruption</w:t>
      </w:r>
      <w:proofErr w:type="spellEnd"/>
      <w:r w:rsidR="002A7975" w:rsidRPr="00E62980">
        <w:rPr>
          <w:rFonts w:ascii="Times New Roman" w:hAnsi="Times New Roman" w:cs="Times New Roman"/>
        </w:rPr>
        <w:t xml:space="preserve">, or good health with </w:t>
      </w:r>
      <w:r w:rsidR="0087166D" w:rsidRPr="00E62980">
        <w:rPr>
          <w:rFonts w:ascii="Times New Roman" w:hAnsi="Times New Roman" w:cs="Times New Roman"/>
        </w:rPr>
        <w:t>either diurnal or nocturnal</w:t>
      </w:r>
      <w:r w:rsidR="002A7975" w:rsidRPr="00E62980">
        <w:rPr>
          <w:rFonts w:ascii="Times New Roman" w:hAnsi="Times New Roman" w:cs="Times New Roman"/>
        </w:rPr>
        <w:t xml:space="preserve"> feeding</w:t>
      </w:r>
      <w:r w:rsidR="0087166D" w:rsidRPr="00E62980">
        <w:rPr>
          <w:rFonts w:ascii="Times New Roman" w:hAnsi="Times New Roman" w:cs="Times New Roman"/>
        </w:rPr>
        <w:t>, depending on the species</w:t>
      </w:r>
      <w:r w:rsidR="00D322B3" w:rsidRPr="00E62980">
        <w:rPr>
          <w:rFonts w:ascii="Times New Roman" w:hAnsi="Times New Roman" w:cs="Times New Roman"/>
        </w:rPr>
        <w:t>.</w:t>
      </w:r>
      <w:r w:rsidR="00874EBB" w:rsidRPr="00E62980">
        <w:rPr>
          <w:rFonts w:ascii="Times New Roman" w:hAnsi="Times New Roman" w:cs="Times New Roman"/>
        </w:rPr>
        <w:t xml:space="preserve"> </w:t>
      </w:r>
    </w:p>
    <w:p w14:paraId="3046568A" w14:textId="1DA11F36" w:rsidR="00AD090A" w:rsidRPr="00E62980" w:rsidRDefault="008828E6" w:rsidP="005B59E5">
      <w:pPr>
        <w:spacing w:line="480" w:lineRule="auto"/>
        <w:ind w:firstLine="720"/>
        <w:rPr>
          <w:rFonts w:ascii="Times New Roman" w:hAnsi="Times New Roman" w:cs="Times New Roman"/>
          <w:color w:val="000000" w:themeColor="text1"/>
        </w:rPr>
      </w:pPr>
      <w:r w:rsidRPr="00E62980">
        <w:rPr>
          <w:rFonts w:ascii="Times New Roman" w:hAnsi="Times New Roman" w:cs="Times New Roman"/>
        </w:rPr>
        <w:t xml:space="preserve">To our knowledge, no </w:t>
      </w:r>
      <w:r w:rsidR="008058B5" w:rsidRPr="00E62980">
        <w:rPr>
          <w:rFonts w:ascii="Times New Roman" w:hAnsi="Times New Roman" w:cs="Times New Roman"/>
        </w:rPr>
        <w:t xml:space="preserve">estimate of </w:t>
      </w:r>
      <w:r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followed a diet in 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F941A1" w:rsidRPr="00E62980">
        <w:rPr>
          <w:rFonts w:ascii="Times New Roman" w:hAnsi="Times New Roman" w:cs="Times New Roman"/>
          <w:noProof/>
        </w:rPr>
        <w:t>(6)</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r w:rsidR="00FC6E78"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00FC6E78" w:rsidRPr="00E62980">
        <w:rPr>
          <w:rFonts w:ascii="Times New Roman" w:hAnsi="Times New Roman" w:cs="Times New Roman"/>
        </w:rPr>
        <w:t>. One such critical period 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F941A1" w:rsidRPr="00E62980">
        <w:rPr>
          <w:rFonts w:ascii="Times New Roman" w:hAnsi="Times New Roman" w:cs="Times New Roman"/>
          <w:color w:val="000000" w:themeColor="text1"/>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F941A1" w:rsidRPr="00E62980">
        <w:rPr>
          <w:rFonts w:ascii="Times New Roman" w:hAnsi="Times New Roman" w:cs="Times New Roman"/>
          <w:color w:val="000000" w:themeColor="text1"/>
        </w:rPr>
        <w:t>(7)</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F941A1" w:rsidRPr="00E62980">
        <w:rPr>
          <w:rFonts w:ascii="Times New Roman" w:hAnsi="Times New Roman" w:cs="Times New Roman"/>
          <w:color w:val="000000" w:themeColor="text1"/>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F941A1" w:rsidRPr="00E62980">
        <w:rPr>
          <w:rFonts w:ascii="Times New Roman" w:hAnsi="Times New Roman" w:cs="Times New Roman"/>
          <w:color w:val="000000" w:themeColor="text1"/>
        </w:rPr>
        <w:t>(8)</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F941A1" w:rsidRPr="00E62980">
        <w:rPr>
          <w:rFonts w:ascii="Times New Roman" w:hAnsi="Times New Roman" w:cs="Times New Roman"/>
          <w:color w:val="000000" w:themeColor="text1"/>
        </w:rPr>
        <w:instrText xml:space="preserve"> ADDIN ZOTERO_ITEM CSL_CITATION {"citationID":"a10ou4l6sqd","properties":{"formattedCitation":"(9)","plainCitation":"(9)","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F941A1" w:rsidRPr="00E62980">
        <w:rPr>
          <w:rFonts w:ascii="Times New Roman" w:hAnsi="Times New Roman" w:cs="Times New Roman"/>
          <w:color w:val="000000" w:themeColor="text1"/>
        </w:rPr>
        <w:t>(9)</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F941A1" w:rsidRPr="00E62980">
        <w:rPr>
          <w:rFonts w:ascii="Times New Roman" w:hAnsi="Times New Roman" w:cs="Times New Roman"/>
          <w:color w:val="000000" w:themeColor="text1"/>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F941A1" w:rsidRPr="00E62980">
        <w:rPr>
          <w:rFonts w:ascii="Times New Roman" w:hAnsi="Times New Roman" w:cs="Times New Roman"/>
          <w:color w:val="000000" w:themeColor="text1"/>
        </w:rPr>
        <w:t>(10)</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these studies are limited</w:t>
      </w:r>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30CE7970"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26tugg287e","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F941A1" w:rsidRPr="00E62980">
        <w:rPr>
          <w:rFonts w:ascii="Times New Roman" w:hAnsi="Times New Roman" w:cs="Times New Roman"/>
        </w:rPr>
        <w:t>(8)</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sOhSbQVk","properties":{"formattedCitation":"(11)","plainCitation":"(11)","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F941A1" w:rsidRPr="00E62980">
        <w:rPr>
          <w:rFonts w:ascii="Times New Roman" w:hAnsi="Times New Roman" w:cs="Times New Roman"/>
        </w:rPr>
        <w:t>(11)</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F941A1" w:rsidRPr="00E62980">
        <w:rPr>
          <w:rFonts w:ascii="Times New Roman" w:hAnsi="Times New Roman" w:cs="Times New Roman"/>
        </w:rPr>
        <w:t>(8, 11)</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11DE7FAF" w14:textId="4669478B"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SIuD29a9","properties":{"formattedCitation":"(12)","plainCitation":"(1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F941A1" w:rsidRPr="00E62980">
        <w:rPr>
          <w:rFonts w:ascii="Times New Roman" w:hAnsi="Times New Roman" w:cs="Times New Roman"/>
          <w:noProof/>
        </w:rPr>
        <w:t>(12)</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vO4EhllX","properties":{"formattedCitation":"(13)","plainCitation":"(1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F941A1" w:rsidRPr="00E62980">
        <w:rPr>
          <w:rFonts w:ascii="Times New Roman" w:hAnsi="Times New Roman" w:cs="Times New Roman"/>
          <w:noProof/>
        </w:rPr>
        <w:t>(13)</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 xml:space="preserve">18.5 compared to </w:t>
      </w:r>
      <w:r w:rsidRPr="003619B0">
        <w:rPr>
          <w:rFonts w:ascii="Times New Roman" w:hAnsi="Times New Roman" w:cs="Times New Roman"/>
          <w:i/>
          <w:iCs/>
          <w:rPrChange w:id="24" w:author="Mulcahy, Molly" w:date="2023-04-10T10:22:00Z">
            <w:rPr>
              <w:rFonts w:ascii="Times New Roman" w:hAnsi="Times New Roman" w:cs="Times New Roman"/>
            </w:rPr>
          </w:rPrChange>
        </w:rPr>
        <w:t>ad libitum</w:t>
      </w:r>
      <w:r w:rsidRPr="00E62980">
        <w:rPr>
          <w:rFonts w:ascii="Times New Roman" w:hAnsi="Times New Roman" w:cs="Times New Roman"/>
        </w:rPr>
        <w:t xml:space="preserve">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t xml:space="preserve">complicated </w:t>
      </w:r>
      <w:r w:rsidR="00D60D6B" w:rsidRPr="00E62980">
        <w:rPr>
          <w:rFonts w:ascii="Times New Roman" w:hAnsi="Times New Roman" w:cs="Times New Roman"/>
        </w:rPr>
        <w:t xml:space="preserve">by the use of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A91D9E" w:rsidRPr="00E62980">
        <w:rPr>
          <w:rFonts w:ascii="Times New Roman" w:hAnsi="Times New Roman" w:cs="Times New Roman"/>
        </w:rPr>
        <w:instrText xml:space="preserve"> ADDIN ZOTERO_ITEM CSL_CITATION {"citationID":"a5csm7478l","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A91D9E" w:rsidRPr="00E62980">
        <w:rPr>
          <w:rFonts w:ascii="Times New Roman" w:hAnsi="Times New Roman" w:cs="Times New Roman"/>
        </w:rPr>
        <w:t>(14)</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w:t>
      </w:r>
      <w:del w:id="25" w:author="Mulcahy, Molly" w:date="2023-04-03T09:42:00Z">
        <w:r w:rsidR="00501FC7" w:rsidRPr="00E62980" w:rsidDel="00CA79D5">
          <w:rPr>
            <w:rFonts w:ascii="Times New Roman" w:hAnsi="Times New Roman" w:cs="Times New Roman"/>
          </w:rPr>
          <w:delText xml:space="preserve">glucose </w:delText>
        </w:r>
      </w:del>
      <w:ins w:id="26" w:author="Mulcahy, Molly" w:date="2023-04-03T09:42:00Z">
        <w:r w:rsidR="00CA79D5">
          <w:rPr>
            <w:rFonts w:ascii="Times New Roman" w:hAnsi="Times New Roman" w:cs="Times New Roman"/>
          </w:rPr>
          <w:t>insulin</w:t>
        </w:r>
        <w:r w:rsidR="00CA79D5" w:rsidRPr="00E62980">
          <w:rPr>
            <w:rFonts w:ascii="Times New Roman" w:hAnsi="Times New Roman" w:cs="Times New Roman"/>
          </w:rPr>
          <w:t xml:space="preserve"> </w:t>
        </w:r>
      </w:ins>
      <w:r w:rsidR="00501FC7" w:rsidRPr="00E62980">
        <w:rPr>
          <w:rFonts w:ascii="Times New Roman" w:hAnsi="Times New Roman" w:cs="Times New Roman"/>
        </w:rPr>
        <w:t xml:space="preserve">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1qegsl6g31","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F941A1" w:rsidRPr="00E62980">
        <w:rPr>
          <w:rFonts w:ascii="Times New Roman" w:hAnsi="Times New Roman" w:cs="Times New Roman"/>
        </w:rPr>
        <w:t>(14)</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w:t>
      </w:r>
      <w:commentRangeStart w:id="27"/>
      <w:commentRangeStart w:id="28"/>
      <w:r w:rsidR="003D0A97" w:rsidRPr="00E62980">
        <w:rPr>
          <w:rFonts w:ascii="Times New Roman" w:hAnsi="Times New Roman" w:cs="Times New Roman"/>
        </w:rPr>
        <w:t xml:space="preserve">However, this study </w:t>
      </w:r>
      <w:ins w:id="29" w:author="Mulcahy, Molly" w:date="2023-04-10T10:59:00Z">
        <w:r w:rsidR="00D17274">
          <w:rPr>
            <w:rFonts w:ascii="Times New Roman" w:hAnsi="Times New Roman" w:cs="Times New Roman"/>
          </w:rPr>
          <w:t>only assessed</w:t>
        </w:r>
      </w:ins>
      <w:ins w:id="30" w:author="Mulcahy, Molly" w:date="2023-04-10T10:33:00Z">
        <w:r w:rsidR="00A963CD">
          <w:rPr>
            <w:rFonts w:ascii="Times New Roman" w:hAnsi="Times New Roman" w:cs="Times New Roman"/>
          </w:rPr>
          <w:t xml:space="preserve"> offspring body composition </w:t>
        </w:r>
      </w:ins>
      <w:ins w:id="31" w:author="Mulcahy, Molly" w:date="2023-04-10T10:59:00Z">
        <w:r w:rsidR="00D17274">
          <w:rPr>
            <w:rFonts w:ascii="Times New Roman" w:hAnsi="Times New Roman" w:cs="Times New Roman"/>
          </w:rPr>
          <w:t>at birth and once during adulthood. It also di</w:t>
        </w:r>
      </w:ins>
      <w:ins w:id="32" w:author="Mulcahy, Molly" w:date="2023-04-10T11:00:00Z">
        <w:r w:rsidR="00D17274">
          <w:rPr>
            <w:rFonts w:ascii="Times New Roman" w:hAnsi="Times New Roman" w:cs="Times New Roman"/>
          </w:rPr>
          <w:t>d not evaluate</w:t>
        </w:r>
      </w:ins>
      <w:ins w:id="33" w:author="Mulcahy, Molly" w:date="2023-04-10T10:33:00Z">
        <w:r w:rsidR="00A963CD">
          <w:rPr>
            <w:rFonts w:ascii="Times New Roman" w:hAnsi="Times New Roman" w:cs="Times New Roman"/>
          </w:rPr>
          <w:t xml:space="preserve"> glycemic health until late adulthood,</w:t>
        </w:r>
      </w:ins>
      <w:ins w:id="34" w:author="Mulcahy, Molly" w:date="2023-04-10T10:34:00Z">
        <w:r w:rsidR="00A963CD">
          <w:rPr>
            <w:rFonts w:ascii="Times New Roman" w:hAnsi="Times New Roman" w:cs="Times New Roman"/>
          </w:rPr>
          <w:t xml:space="preserve"> </w:t>
        </w:r>
      </w:ins>
      <w:del w:id="35" w:author="Mulcahy, Molly" w:date="2023-04-10T10:34:00Z">
        <w:r w:rsidR="003D0A97" w:rsidRPr="00E62980" w:rsidDel="00A963CD">
          <w:rPr>
            <w:rFonts w:ascii="Times New Roman" w:hAnsi="Times New Roman" w:cs="Times New Roman"/>
          </w:rPr>
          <w:delText>compared 12 h</w:delText>
        </w:r>
        <w:r w:rsidR="009D4CE2" w:rsidRPr="00E62980" w:rsidDel="00A963CD">
          <w:rPr>
            <w:rFonts w:ascii="Times New Roman" w:hAnsi="Times New Roman" w:cs="Times New Roman"/>
          </w:rPr>
          <w:delText>ou</w:delText>
        </w:r>
        <w:r w:rsidR="003D0A97" w:rsidRPr="00E62980" w:rsidDel="00A963CD">
          <w:rPr>
            <w:rFonts w:ascii="Times New Roman" w:hAnsi="Times New Roman" w:cs="Times New Roman"/>
          </w:rPr>
          <w:delText xml:space="preserve">r feeding to </w:delText>
        </w:r>
        <w:r w:rsidR="003D0A97" w:rsidRPr="003619B0" w:rsidDel="00A963CD">
          <w:rPr>
            <w:rFonts w:ascii="Times New Roman" w:hAnsi="Times New Roman" w:cs="Times New Roman"/>
            <w:i/>
            <w:iCs/>
            <w:u w:val="single"/>
            <w:rPrChange w:id="36" w:author="Mulcahy, Molly" w:date="2023-04-10T10:22:00Z">
              <w:rPr>
                <w:rFonts w:ascii="Times New Roman" w:hAnsi="Times New Roman" w:cs="Times New Roman"/>
              </w:rPr>
            </w:rPrChange>
          </w:rPr>
          <w:delText>ad libitum</w:delText>
        </w:r>
        <w:r w:rsidR="003D0A97" w:rsidRPr="00E62980" w:rsidDel="00A963CD">
          <w:rPr>
            <w:rFonts w:ascii="Times New Roman" w:hAnsi="Times New Roman" w:cs="Times New Roman"/>
          </w:rPr>
          <w:delText xml:space="preserve"> feeding in pregnancy,</w:delText>
        </w:r>
        <w:commentRangeStart w:id="37"/>
        <w:commentRangeStart w:id="38"/>
        <w:r w:rsidR="003D0A97" w:rsidRPr="00E62980" w:rsidDel="00A963CD">
          <w:rPr>
            <w:rFonts w:ascii="Times New Roman" w:hAnsi="Times New Roman" w:cs="Times New Roman"/>
          </w:rPr>
          <w:delText xml:space="preserve"> leaving more restrictive windows unexamined. </w:delText>
        </w:r>
        <w:commentRangeEnd w:id="37"/>
        <w:r w:rsidR="00C22EF2" w:rsidDel="00A963CD">
          <w:rPr>
            <w:rStyle w:val="CommentReference"/>
          </w:rPr>
          <w:commentReference w:id="37"/>
        </w:r>
        <w:commentRangeEnd w:id="38"/>
        <w:r w:rsidR="00C22EF2" w:rsidDel="00A963CD">
          <w:rPr>
            <w:rStyle w:val="CommentReference"/>
          </w:rPr>
          <w:commentReference w:id="38"/>
        </w:r>
      </w:del>
      <w:ins w:id="39" w:author="Mulcahy, Molly" w:date="2023-04-10T10:34:00Z">
        <w:r w:rsidR="00A963CD">
          <w:rPr>
            <w:rFonts w:ascii="Times New Roman" w:hAnsi="Times New Roman" w:cs="Times New Roman"/>
          </w:rPr>
          <w:t>leaving the developmental trajectory of gestational-</w:t>
        </w:r>
        <w:proofErr w:type="spellStart"/>
        <w:r w:rsidR="00A963CD">
          <w:rPr>
            <w:rFonts w:ascii="Times New Roman" w:hAnsi="Times New Roman" w:cs="Times New Roman"/>
          </w:rPr>
          <w:t>eTRF</w:t>
        </w:r>
        <w:proofErr w:type="spellEnd"/>
        <w:r w:rsidR="00A963CD">
          <w:rPr>
            <w:rFonts w:ascii="Times New Roman" w:hAnsi="Times New Roman" w:cs="Times New Roman"/>
          </w:rPr>
          <w:t xml:space="preserve"> exposed offspring unexamined. </w:t>
        </w:r>
      </w:ins>
      <w:commentRangeEnd w:id="27"/>
      <w:ins w:id="40" w:author="Mulcahy, Molly" w:date="2023-04-10T10:39:00Z">
        <w:r w:rsidR="00A963CD">
          <w:rPr>
            <w:rStyle w:val="CommentReference"/>
          </w:rPr>
          <w:commentReference w:id="27"/>
        </w:r>
      </w:ins>
      <w:commentRangeEnd w:id="28"/>
      <w:ins w:id="41" w:author="Mulcahy, Molly" w:date="2023-04-10T11:02:00Z">
        <w:r w:rsidR="00423BA7">
          <w:rPr>
            <w:rStyle w:val="CommentReference"/>
          </w:rPr>
          <w:commentReference w:id="28"/>
        </w:r>
      </w:ins>
    </w:p>
    <w:p w14:paraId="4F625DA6" w14:textId="4CF492F0"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w:t>
      </w:r>
      <w:r w:rsidR="008B3E44" w:rsidRPr="00E62980">
        <w:rPr>
          <w:rFonts w:ascii="Times New Roman" w:hAnsi="Times New Roman" w:cs="Times New Roman"/>
        </w:rPr>
        <w:t>Some</w:t>
      </w:r>
      <w:r w:rsidRPr="00E62980">
        <w:rPr>
          <w:rFonts w:ascii="Times New Roman" w:hAnsi="Times New Roman" w:cs="Times New Roman"/>
        </w:rPr>
        <w:t xml:space="preserve"> TRF trials </w:t>
      </w:r>
      <w:r w:rsidR="008B3E44" w:rsidRPr="00E62980">
        <w:rPr>
          <w:rFonts w:ascii="Times New Roman" w:hAnsi="Times New Roman" w:cs="Times New Roman"/>
        </w:rPr>
        <w:t>result in</w:t>
      </w:r>
      <w:r w:rsidRPr="00E62980">
        <w:rPr>
          <w:rFonts w:ascii="Times New Roman" w:hAnsi="Times New Roman" w:cs="Times New Roman"/>
        </w:rPr>
        <w:t xml:space="preserve"> significant weight loss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m0ta1m75e","properties":{"formattedCitation":"(15\\uc0\\u8211{}18)","plainCitation":"(15–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rPr>
        <w:t>(15–18)</w:t>
      </w:r>
      <w:r w:rsidRPr="00E62980">
        <w:rPr>
          <w:rFonts w:ascii="Times New Roman" w:hAnsi="Times New Roman" w:cs="Times New Roman"/>
        </w:rPr>
        <w:fldChar w:fldCharType="end"/>
      </w:r>
      <w:r w:rsidRPr="00E62980">
        <w:rPr>
          <w:rFonts w:ascii="Times New Roman" w:hAnsi="Times New Roman" w:cs="Times New Roman"/>
        </w:rPr>
        <w:t xml:space="preserve"> while others do not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2iv8pf8rdc","properties":{"formattedCitation":"(19\\uc0\\u8211{}21)","plainCitation":"(19–21)","noteIndex":0},"citationItems":[{"id":604,"uris":["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rPr>
        <w:t>(19–21)</w:t>
      </w:r>
      <w:r w:rsidRPr="00E62980">
        <w:rPr>
          <w:rFonts w:ascii="Times New Roman" w:hAnsi="Times New Roman" w:cs="Times New Roman"/>
        </w:rPr>
        <w:fldChar w:fldCharType="end"/>
      </w:r>
      <w:r w:rsidRPr="00E62980">
        <w:rPr>
          <w:rFonts w:ascii="Times New Roman" w:hAnsi="Times New Roman" w:cs="Times New Roman"/>
        </w:rPr>
        <w:t>. Similarly, insulin 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A91D9E" w:rsidRPr="00E62980">
        <w:rPr>
          <w:rFonts w:ascii="Times New Roman" w:hAnsi="Times New Roman" w:cs="Times New Roman"/>
        </w:rPr>
        <w:instrText xml:space="preserve"> ADDIN ZOTERO_ITEM CSL_CITATION {"citationID":"8MsH9gpy","properties":{"formattedCitation":"(15, 21\\uc0\\u8211{}24)","plainCitation":"(15, 21–24)","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rPr>
        <w:t>(15, 21–24)</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3s8d0lod7","properties":{"formattedCitation":"(16, 20)","plainCitation":"(16, 20)","noteIndex":0},"citationItems":[{"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rPr>
        <w:t>(16, 20)</w:t>
      </w:r>
      <w:r w:rsidRPr="00E62980">
        <w:rPr>
          <w:rFonts w:ascii="Times New Roman" w:hAnsi="Times New Roman" w:cs="Times New Roman"/>
        </w:rPr>
        <w:fldChar w:fldCharType="end"/>
      </w:r>
      <w:r w:rsidRPr="00E62980">
        <w:rPr>
          <w:rFonts w:ascii="Times New Roman" w:hAnsi="Times New Roman" w:cs="Times New Roman"/>
        </w:rPr>
        <w:t xml:space="preserve">. </w:t>
      </w:r>
      <w:commentRangeStart w:id="42"/>
      <w:r w:rsidRPr="00E62980">
        <w:rPr>
          <w:rFonts w:ascii="Times New Roman" w:hAnsi="Times New Roman" w:cs="Times New Roman"/>
        </w:rPr>
        <w:t>The</w:t>
      </w:r>
      <w:ins w:id="43" w:author="Mulcahy, Molly" w:date="2023-04-10T10:01:00Z">
        <w:r w:rsidR="000F5C24">
          <w:rPr>
            <w:rFonts w:ascii="Times New Roman" w:hAnsi="Times New Roman" w:cs="Times New Roman"/>
          </w:rPr>
          <w:t xml:space="preserve"> duration and </w:t>
        </w:r>
        <w:proofErr w:type="spellStart"/>
        <w:r w:rsidR="000F5C24">
          <w:rPr>
            <w:rFonts w:ascii="Times New Roman" w:hAnsi="Times New Roman" w:cs="Times New Roman"/>
          </w:rPr>
          <w:t>timinig</w:t>
        </w:r>
        <w:proofErr w:type="spellEnd"/>
        <w:r w:rsidR="000F5C24">
          <w:rPr>
            <w:rFonts w:ascii="Times New Roman" w:hAnsi="Times New Roman" w:cs="Times New Roman"/>
          </w:rPr>
          <w:t xml:space="preserve"> of feeding windows for</w:t>
        </w:r>
      </w:ins>
      <w:del w:id="44" w:author="Mulcahy, Molly" w:date="2023-04-10T10:01:00Z">
        <w:r w:rsidRPr="00E62980" w:rsidDel="000F5C24">
          <w:rPr>
            <w:rFonts w:ascii="Times New Roman" w:hAnsi="Times New Roman" w:cs="Times New Roman"/>
          </w:rPr>
          <w:delText xml:space="preserve"> way</w:delText>
        </w:r>
      </w:del>
      <w:r w:rsidRPr="00E62980">
        <w:rPr>
          <w:rFonts w:ascii="Times New Roman" w:hAnsi="Times New Roman" w:cs="Times New Roman"/>
        </w:rPr>
        <w:t xml:space="preserve"> TR</w:t>
      </w:r>
      <w:ins w:id="45" w:author="Mulcahy, Molly" w:date="2023-04-10T10:01:00Z">
        <w:r w:rsidR="000F5C24">
          <w:rPr>
            <w:rFonts w:ascii="Times New Roman" w:hAnsi="Times New Roman" w:cs="Times New Roman"/>
          </w:rPr>
          <w:t>F</w:t>
        </w:r>
      </w:ins>
      <w:del w:id="46" w:author="Mulcahy, Molly" w:date="2023-04-10T10:01:00Z">
        <w:r w:rsidRPr="00E62980" w:rsidDel="000F5C24">
          <w:rPr>
            <w:rFonts w:ascii="Times New Roman" w:hAnsi="Times New Roman" w:cs="Times New Roman"/>
          </w:rPr>
          <w:delText>F is</w:delText>
        </w:r>
      </w:del>
      <w:r w:rsidRPr="00E62980">
        <w:rPr>
          <w:rFonts w:ascii="Times New Roman" w:hAnsi="Times New Roman" w:cs="Times New Roman"/>
        </w:rPr>
        <w:t xml:space="preserve"> employed in human </w:t>
      </w:r>
      <w:del w:id="47" w:author="Mulcahy, Molly" w:date="2023-04-10T10:02:00Z">
        <w:r w:rsidRPr="00E62980" w:rsidDel="000F5C24">
          <w:rPr>
            <w:rFonts w:ascii="Times New Roman" w:hAnsi="Times New Roman" w:cs="Times New Roman"/>
          </w:rPr>
          <w:delText>studies is rarely consistent</w:delText>
        </w:r>
      </w:del>
      <w:ins w:id="48" w:author="Mulcahy, Molly" w:date="2023-04-10T10:02:00Z">
        <w:r w:rsidR="000F5C24">
          <w:rPr>
            <w:rFonts w:ascii="Times New Roman" w:hAnsi="Times New Roman" w:cs="Times New Roman"/>
          </w:rPr>
          <w:t>can vary.</w:t>
        </w:r>
      </w:ins>
      <w:del w:id="49" w:author="Mulcahy, Molly" w:date="2023-04-10T10:02:00Z">
        <w:r w:rsidR="008B3E44" w:rsidRPr="00E62980" w:rsidDel="000F5C24">
          <w:rPr>
            <w:rFonts w:ascii="Times New Roman" w:hAnsi="Times New Roman" w:cs="Times New Roman"/>
          </w:rPr>
          <w:delText>,</w:delText>
        </w:r>
      </w:del>
      <w:r w:rsidRPr="00E62980">
        <w:rPr>
          <w:rFonts w:ascii="Times New Roman" w:hAnsi="Times New Roman" w:cs="Times New Roman"/>
        </w:rPr>
        <w:t xml:space="preserve"> </w:t>
      </w:r>
      <w:del w:id="50" w:author="Mulcahy, Molly" w:date="2023-04-10T10:02:00Z">
        <w:r w:rsidRPr="00E62980" w:rsidDel="000F5C24">
          <w:rPr>
            <w:rFonts w:ascii="Times New Roman" w:hAnsi="Times New Roman" w:cs="Times New Roman"/>
          </w:rPr>
          <w:delText>with varying lengths</w:delText>
        </w:r>
      </w:del>
      <w:ins w:id="51" w:author="Mulcahy, Molly" w:date="2023-04-10T10:02:00Z">
        <w:r w:rsidR="000F5C24">
          <w:rPr>
            <w:rFonts w:ascii="Times New Roman" w:hAnsi="Times New Roman" w:cs="Times New Roman"/>
          </w:rPr>
          <w:t>Lengths</w:t>
        </w:r>
      </w:ins>
      <w:r w:rsidRPr="00E62980">
        <w:rPr>
          <w:rFonts w:ascii="Times New Roman" w:hAnsi="Times New Roman" w:cs="Times New Roman"/>
        </w:rPr>
        <w:t xml:space="preserve"> of feeding wind</w:t>
      </w:r>
      <w:ins w:id="52" w:author="Mulcahy, Molly" w:date="2023-04-10T10:02:00Z">
        <w:r w:rsidR="000F5C24">
          <w:rPr>
            <w:rFonts w:ascii="Times New Roman" w:hAnsi="Times New Roman" w:cs="Times New Roman"/>
          </w:rPr>
          <w:t>o</w:t>
        </w:r>
      </w:ins>
      <w:del w:id="53" w:author="Mulcahy, Molly" w:date="2023-04-10T10:02:00Z">
        <w:r w:rsidRPr="00E62980" w:rsidDel="000F5C24">
          <w:rPr>
            <w:rFonts w:ascii="Times New Roman" w:hAnsi="Times New Roman" w:cs="Times New Roman"/>
          </w:rPr>
          <w:delText>o</w:delText>
        </w:r>
      </w:del>
      <w:r w:rsidRPr="00E62980">
        <w:rPr>
          <w:rFonts w:ascii="Times New Roman" w:hAnsi="Times New Roman" w:cs="Times New Roman"/>
        </w:rPr>
        <w:t>w</w:t>
      </w:r>
      <w:ins w:id="54" w:author="Mulcahy, Molly" w:date="2023-04-10T10:02:00Z">
        <w:r w:rsidR="000F5C24">
          <w:rPr>
            <w:rFonts w:ascii="Times New Roman" w:hAnsi="Times New Roman" w:cs="Times New Roman"/>
          </w:rPr>
          <w:t>s can vary between</w:t>
        </w:r>
      </w:ins>
      <w:r w:rsidR="00192508" w:rsidRPr="00E62980">
        <w:rPr>
          <w:rFonts w:ascii="Times New Roman" w:hAnsi="Times New Roman" w:cs="Times New Roman"/>
        </w:rPr>
        <w:t xml:space="preserve"> </w:t>
      </w:r>
      <w:del w:id="55" w:author="Mulcahy, Molly" w:date="2023-04-10T10:06:00Z">
        <w:r w:rsidR="00991408" w:rsidRPr="00E62980" w:rsidDel="000F5C24">
          <w:rPr>
            <w:rFonts w:ascii="Times New Roman" w:hAnsi="Times New Roman" w:cs="Times New Roman"/>
          </w:rPr>
          <w:delText>(</w:delText>
        </w:r>
      </w:del>
      <w:r w:rsidR="00991408" w:rsidRPr="00E62980">
        <w:rPr>
          <w:rFonts w:ascii="Times New Roman" w:hAnsi="Times New Roman" w:cs="Times New Roman"/>
        </w:rPr>
        <w:t>4</w:t>
      </w:r>
      <w:r w:rsidR="000F5C24">
        <w:rPr>
          <w:rFonts w:ascii="Times New Roman" w:hAnsi="Times New Roman" w:cs="Times New Roman"/>
        </w:rPr>
        <w:fldChar w:fldCharType="begin"/>
      </w:r>
      <w:r w:rsidR="000F5C24">
        <w:rPr>
          <w:rFonts w:ascii="Times New Roman" w:hAnsi="Times New Roman" w:cs="Times New Roman"/>
        </w:rPr>
        <w:instrText xml:space="preserve"> ADDIN ZOTERO_ITEM CSL_CITATION {"citationID":"agrv03bvhm","properties":{"formattedCitation":"\\uldash{(1)}","plainCitation":"(1)","noteIndex":0},"citationItems":[{"id":522,"uris":["http://zotero.org/users/5073745/items/XCTAMLBK"],"itemData":{"id":522,"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schema":"https://github.com/citation-style-language/schema/raw/master/csl-citation.json"} </w:instrText>
      </w:r>
      <w:r w:rsidR="000F5C24">
        <w:rPr>
          <w:rFonts w:ascii="Times New Roman" w:hAnsi="Times New Roman" w:cs="Times New Roman"/>
        </w:rPr>
        <w:fldChar w:fldCharType="separate"/>
      </w:r>
      <w:r w:rsidR="000F5C24" w:rsidRPr="000F5C24">
        <w:rPr>
          <w:rFonts w:ascii="Times New Roman" w:hAnsi="Times New Roman" w:cs="Times New Roman"/>
          <w:u w:val="dash"/>
        </w:rPr>
        <w:t>(1)</w:t>
      </w:r>
      <w:r w:rsidR="000F5C24">
        <w:rPr>
          <w:rFonts w:ascii="Times New Roman" w:hAnsi="Times New Roman" w:cs="Times New Roman"/>
        </w:rPr>
        <w:fldChar w:fldCharType="end"/>
      </w:r>
      <w:ins w:id="56" w:author="Mulcahy, Molly" w:date="2023-04-10T10:06:00Z">
        <w:r w:rsidR="000F5C24">
          <w:rPr>
            <w:rFonts w:ascii="Times New Roman" w:hAnsi="Times New Roman" w:cs="Times New Roman"/>
          </w:rPr>
          <w:t xml:space="preserve"> and </w:t>
        </w:r>
      </w:ins>
      <w:del w:id="57" w:author="Mulcahy, Molly" w:date="2023-04-10T10:06:00Z">
        <w:r w:rsidR="00991408" w:rsidRPr="00E62980" w:rsidDel="000F5C24">
          <w:rPr>
            <w:rFonts w:ascii="Times New Roman" w:hAnsi="Times New Roman" w:cs="Times New Roman"/>
          </w:rPr>
          <w:delText>-</w:delText>
        </w:r>
      </w:del>
      <w:r w:rsidR="00991408" w:rsidRPr="00E62980">
        <w:rPr>
          <w:rFonts w:ascii="Times New Roman" w:hAnsi="Times New Roman" w:cs="Times New Roman"/>
        </w:rPr>
        <w:t>12 hours</w:t>
      </w:r>
      <w:r w:rsidR="000F5C24">
        <w:rPr>
          <w:rFonts w:ascii="Times New Roman" w:hAnsi="Times New Roman" w:cs="Times New Roman"/>
        </w:rPr>
        <w:fldChar w:fldCharType="begin"/>
      </w:r>
      <w:r w:rsidR="000F5C24">
        <w:rPr>
          <w:rFonts w:ascii="Times New Roman" w:hAnsi="Times New Roman" w:cs="Times New Roman"/>
        </w:rPr>
        <w:instrText xml:space="preserve"> ADDIN ZOTERO_ITEM CSL_CITATION {"citationID":"au181thub8","properties":{"formattedCitation":"\\uldash{(1)}","plainCitation":"(1)","noteIndex":0},"citationItems":[{"id":585,"uris":["http://zotero.org/users/5073745/items/GMSMYKD4"],"itemData":{"id":585,"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schema":"https://github.com/citation-style-language/schema/raw/master/csl-citation.json"} </w:instrText>
      </w:r>
      <w:r w:rsidR="000F5C24">
        <w:rPr>
          <w:rFonts w:ascii="Times New Roman" w:hAnsi="Times New Roman" w:cs="Times New Roman"/>
        </w:rPr>
        <w:fldChar w:fldCharType="separate"/>
      </w:r>
      <w:r w:rsidR="000F5C24" w:rsidRPr="000F5C24">
        <w:rPr>
          <w:rFonts w:ascii="Times New Roman" w:hAnsi="Times New Roman" w:cs="Times New Roman"/>
          <w:u w:val="dash"/>
        </w:rPr>
        <w:t>(1)</w:t>
      </w:r>
      <w:r w:rsidR="000F5C24">
        <w:rPr>
          <w:rFonts w:ascii="Times New Roman" w:hAnsi="Times New Roman" w:cs="Times New Roman"/>
        </w:rPr>
        <w:fldChar w:fldCharType="end"/>
      </w:r>
      <w:del w:id="58" w:author="Mulcahy, Molly" w:date="2023-04-10T10:06:00Z">
        <w:r w:rsidR="00991408" w:rsidRPr="00E62980" w:rsidDel="000F5C24">
          <w:rPr>
            <w:rFonts w:ascii="Times New Roman" w:hAnsi="Times New Roman" w:cs="Times New Roman"/>
          </w:rPr>
          <w:delText>)</w:delText>
        </w:r>
      </w:del>
      <w:r w:rsidRPr="00E62980">
        <w:rPr>
          <w:rFonts w:ascii="Times New Roman" w:hAnsi="Times New Roman" w:cs="Times New Roman"/>
        </w:rPr>
        <w:t xml:space="preserve">, </w:t>
      </w:r>
      <w:del w:id="59" w:author="Mulcahy, Molly" w:date="2023-04-10T10:06:00Z">
        <w:r w:rsidRPr="00E62980" w:rsidDel="000F5C24">
          <w:rPr>
            <w:rFonts w:ascii="Times New Roman" w:hAnsi="Times New Roman" w:cs="Times New Roman"/>
          </w:rPr>
          <w:delText xml:space="preserve">timing </w:delText>
        </w:r>
      </w:del>
      <w:ins w:id="60" w:author="Mulcahy, Molly" w:date="2023-04-10T10:06:00Z">
        <w:r w:rsidR="000F5C24">
          <w:rPr>
            <w:rFonts w:ascii="Times New Roman" w:hAnsi="Times New Roman" w:cs="Times New Roman"/>
          </w:rPr>
          <w:t>the</w:t>
        </w:r>
      </w:ins>
      <w:del w:id="61" w:author="Mulcahy, Molly" w:date="2023-04-10T10:06:00Z">
        <w:r w:rsidRPr="00E62980" w:rsidDel="000F5C24">
          <w:rPr>
            <w:rFonts w:ascii="Times New Roman" w:hAnsi="Times New Roman" w:cs="Times New Roman"/>
          </w:rPr>
          <w:delText>of</w:delText>
        </w:r>
      </w:del>
      <w:r w:rsidRPr="00E62980">
        <w:rPr>
          <w:rFonts w:ascii="Times New Roman" w:hAnsi="Times New Roman" w:cs="Times New Roman"/>
        </w:rPr>
        <w:t xml:space="preserve"> feeding window </w:t>
      </w:r>
      <w:ins w:id="62" w:author="Mulcahy, Molly" w:date="2023-04-10T10:06:00Z">
        <w:r w:rsidR="000F5C24">
          <w:rPr>
            <w:rFonts w:ascii="Times New Roman" w:hAnsi="Times New Roman" w:cs="Times New Roman"/>
          </w:rPr>
          <w:t xml:space="preserve">can be </w:t>
        </w:r>
      </w:ins>
      <w:del w:id="63" w:author="Mulcahy, Molly" w:date="2023-04-10T10:06:00Z">
        <w:r w:rsidRPr="00E62980" w:rsidDel="000F5C24">
          <w:rPr>
            <w:rFonts w:ascii="Times New Roman" w:hAnsi="Times New Roman" w:cs="Times New Roman"/>
          </w:rPr>
          <w:delText>(</w:delText>
        </w:r>
      </w:del>
      <w:r w:rsidRPr="00E62980">
        <w:rPr>
          <w:rFonts w:ascii="Times New Roman" w:hAnsi="Times New Roman" w:cs="Times New Roman"/>
        </w:rPr>
        <w:t>early</w:t>
      </w:r>
      <w:r w:rsidR="00511941">
        <w:rPr>
          <w:rFonts w:ascii="Times New Roman" w:hAnsi="Times New Roman" w:cs="Times New Roman"/>
        </w:rPr>
        <w:fldChar w:fldCharType="begin"/>
      </w:r>
      <w:r w:rsidR="00511941">
        <w:rPr>
          <w:rFonts w:ascii="Times New Roman" w:hAnsi="Times New Roman" w:cs="Times New Roman"/>
        </w:rPr>
        <w:instrText xml:space="preserve"> ADDIN ZOTERO_ITEM CSL_CITATION {"citationID":"aqpj5oeu38","properties":{"formattedCitation":"\\uldash{(1\\uc0\\u8211{}4)}","plainCitation":"(1–4)","noteIndex":0},"citationItems":[{"id":596,"uris":["http://zotero.org/users/5073745/items/E89CVTH5"],"itemData":{"id":596,"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302,"uris":["http://zotero.org/users/5073745/items/BQ94UWAX","http://zotero.org/users/5073745/items/XT9WYD3C"],"itemData":{"id":302,"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767,"uris":["http://zotero.org/users/5073745/items/VZMS82L6"],"itemData":{"id":76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775,"uris":["http://zotero.org/users/5073745/items/NM5GTE54"],"itemData":{"id":775,"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511941">
        <w:rPr>
          <w:rFonts w:ascii="Times New Roman" w:hAnsi="Times New Roman" w:cs="Times New Roman"/>
        </w:rPr>
        <w:fldChar w:fldCharType="separate"/>
      </w:r>
      <w:r w:rsidR="00511941" w:rsidRPr="00511941">
        <w:rPr>
          <w:rFonts w:ascii="Times New Roman" w:hAnsi="Times New Roman" w:cs="Times New Roman"/>
          <w:u w:val="dash"/>
        </w:rPr>
        <w:t>(1–4)</w:t>
      </w:r>
      <w:r w:rsidR="00511941">
        <w:rPr>
          <w:rFonts w:ascii="Times New Roman" w:hAnsi="Times New Roman" w:cs="Times New Roman"/>
        </w:rPr>
        <w:fldChar w:fldCharType="end"/>
      </w:r>
      <w:r w:rsidRPr="00E62980">
        <w:rPr>
          <w:rFonts w:ascii="Times New Roman" w:hAnsi="Times New Roman" w:cs="Times New Roman"/>
        </w:rPr>
        <w:t xml:space="preserve"> vs late</w:t>
      </w:r>
      <w:r w:rsidR="00511941">
        <w:rPr>
          <w:rFonts w:ascii="Times New Roman" w:hAnsi="Times New Roman" w:cs="Times New Roman"/>
        </w:rPr>
        <w:fldChar w:fldCharType="begin"/>
      </w:r>
      <w:r w:rsidR="00511941">
        <w:rPr>
          <w:rFonts w:ascii="Times New Roman" w:hAnsi="Times New Roman" w:cs="Times New Roman"/>
        </w:rPr>
        <w:instrText xml:space="preserve"> ADDIN ZOTERO_ITEM CSL_CITATION {"citationID":"a2q631rva94","properties":{"formattedCitation":"\\uldash{(1\\uc0\\u8211{}3)}","plainCitation":"(1–3)","noteIndex":0},"citationItems":[{"id":769,"uris":["http://zotero.org/users/5073745/items/W9LIWJCV"],"itemData":{"id":76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596,"uris":["http://zotero.org/users/5073745/items/E89CVTH5"],"itemData":{"id":596,"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534,"uris":["http://zotero.org/users/5073745/items/4HHZWM4Z"],"itemData":{"id":534,"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511941">
        <w:rPr>
          <w:rFonts w:ascii="Times New Roman" w:hAnsi="Times New Roman" w:cs="Times New Roman"/>
        </w:rPr>
        <w:fldChar w:fldCharType="separate"/>
      </w:r>
      <w:r w:rsidR="00511941" w:rsidRPr="00511941">
        <w:rPr>
          <w:rFonts w:ascii="Times New Roman" w:hAnsi="Times New Roman" w:cs="Times New Roman"/>
          <w:u w:val="dash"/>
        </w:rPr>
        <w:t>(1–3)</w:t>
      </w:r>
      <w:r w:rsidR="00511941">
        <w:rPr>
          <w:rFonts w:ascii="Times New Roman" w:hAnsi="Times New Roman" w:cs="Times New Roman"/>
        </w:rPr>
        <w:fldChar w:fldCharType="end"/>
      </w:r>
      <w:ins w:id="64" w:author="Mulcahy, Molly" w:date="2023-04-10T10:09:00Z">
        <w:r w:rsidR="00511941">
          <w:rPr>
            <w:rFonts w:ascii="Times New Roman" w:hAnsi="Times New Roman" w:cs="Times New Roman"/>
          </w:rPr>
          <w:t xml:space="preserve"> in the day</w:t>
        </w:r>
      </w:ins>
      <w:del w:id="65" w:author="Mulcahy, Molly" w:date="2023-04-10T10:06:00Z">
        <w:r w:rsidRPr="00E62980" w:rsidDel="000F5C24">
          <w:rPr>
            <w:rFonts w:ascii="Times New Roman" w:hAnsi="Times New Roman" w:cs="Times New Roman"/>
          </w:rPr>
          <w:delText>)</w:delText>
        </w:r>
      </w:del>
      <w:r w:rsidRPr="00E62980">
        <w:rPr>
          <w:rFonts w:ascii="Times New Roman" w:hAnsi="Times New Roman" w:cs="Times New Roman"/>
        </w:rPr>
        <w:t xml:space="preserve">, control of caloric intake </w:t>
      </w:r>
      <w:del w:id="66" w:author="Mulcahy, Molly" w:date="2023-04-10T10:16:00Z">
        <w:r w:rsidRPr="00E62980" w:rsidDel="00511941">
          <w:rPr>
            <w:rFonts w:ascii="Times New Roman" w:hAnsi="Times New Roman" w:cs="Times New Roman"/>
          </w:rPr>
          <w:delText>(</w:delText>
        </w:r>
      </w:del>
      <w:r w:rsidRPr="00E62980">
        <w:rPr>
          <w:rFonts w:ascii="Times New Roman" w:hAnsi="Times New Roman" w:cs="Times New Roman"/>
        </w:rPr>
        <w:t>isocaloric</w:t>
      </w:r>
      <w:r w:rsidR="00511941">
        <w:rPr>
          <w:rFonts w:ascii="Times New Roman" w:hAnsi="Times New Roman" w:cs="Times New Roman"/>
        </w:rPr>
        <w:fldChar w:fldCharType="begin"/>
      </w:r>
      <w:r w:rsidR="00511941">
        <w:rPr>
          <w:rFonts w:ascii="Times New Roman" w:hAnsi="Times New Roman" w:cs="Times New Roman"/>
        </w:rPr>
        <w:instrText xml:space="preserve"> ADDIN ZOTERO_ITEM CSL_CITATION {"citationID":"a1u3ssvm21k","properties":{"formattedCitation":"\\uldash{(1)}","plainCitation":"(1)","noteIndex":0},"citationItems":[{"id":302,"uris":["http://zotero.org/users/5073745/items/BQ94UWAX","http://zotero.org/users/5073745/items/XT9WYD3C"],"itemData":{"id":302,"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511941" w:rsidRPr="00511941">
        <w:rPr>
          <w:rFonts w:ascii="Times New Roman" w:hAnsi="Times New Roman" w:cs="Times New Roman"/>
          <w:u w:val="dash"/>
        </w:rPr>
        <w:t>(1)</w:t>
      </w:r>
      <w:r w:rsidR="00511941">
        <w:rPr>
          <w:rFonts w:ascii="Times New Roman" w:hAnsi="Times New Roman" w:cs="Times New Roman"/>
        </w:rPr>
        <w:fldChar w:fldCharType="end"/>
      </w:r>
      <w:r w:rsidRPr="00E62980">
        <w:rPr>
          <w:rFonts w:ascii="Times New Roman" w:hAnsi="Times New Roman" w:cs="Times New Roman"/>
        </w:rPr>
        <w:t xml:space="preserve"> vs </w:t>
      </w:r>
      <w:del w:id="67" w:author="Mulcahy, Molly" w:date="2023-04-10T10:16:00Z">
        <w:r w:rsidRPr="00E62980" w:rsidDel="00511941">
          <w:rPr>
            <w:rFonts w:ascii="Times New Roman" w:hAnsi="Times New Roman" w:cs="Times New Roman"/>
          </w:rPr>
          <w:delText>ad libitum</w:delText>
        </w:r>
      </w:del>
      <w:ins w:id="68" w:author="Mulcahy, Molly" w:date="2023-04-10T10:16:00Z">
        <w:r w:rsidR="00511941">
          <w:rPr>
            <w:rFonts w:ascii="Times New Roman" w:hAnsi="Times New Roman" w:cs="Times New Roman"/>
          </w:rPr>
          <w:t>unrestrained caloric intake</w:t>
        </w:r>
      </w:ins>
      <w:ins w:id="69" w:author="Mulcahy, Molly" w:date="2023-04-10T10:17:00Z">
        <w:r w:rsidR="00511941">
          <w:rPr>
            <w:rFonts w:ascii="Times New Roman" w:hAnsi="Times New Roman" w:cs="Times New Roman"/>
          </w:rPr>
          <w:t xml:space="preserve"> </w:t>
        </w:r>
      </w:ins>
      <w:del w:id="70" w:author="Mulcahy, Molly" w:date="2023-04-10T10:16:00Z">
        <w:r w:rsidRPr="00E62980" w:rsidDel="00511941">
          <w:rPr>
            <w:rFonts w:ascii="Times New Roman" w:hAnsi="Times New Roman" w:cs="Times New Roman"/>
          </w:rPr>
          <w:delText xml:space="preserve"> </w:delText>
        </w:r>
      </w:del>
      <w:r w:rsidR="00511941">
        <w:rPr>
          <w:rFonts w:ascii="Times New Roman" w:hAnsi="Times New Roman" w:cs="Times New Roman"/>
        </w:rPr>
        <w:fldChar w:fldCharType="begin"/>
      </w:r>
      <w:r w:rsidR="00511941">
        <w:rPr>
          <w:rFonts w:ascii="Times New Roman" w:hAnsi="Times New Roman" w:cs="Times New Roman"/>
        </w:rPr>
        <w:instrText xml:space="preserve"> ADDIN ZOTERO_ITEM CSL_CITATION {"citationID":"a18vhm28bn2","properties":{"formattedCitation":"\\uldash{(1\\uc0\\u8211{}3)}","plainCitation":"(1–3)","noteIndex":0},"citationItems":[{"id":534,"uris":["http://zotero.org/users/5073745/items/4HHZWM4Z"],"itemData":{"id":534,"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625,"uris":["http://zotero.org/users/5073745/items/JQGFN28M"],"itemData":{"id":625,"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19,"uris":["http://zotero.org/users/5073745/items/MT3GZ88S"],"itemData":{"id":519,"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schema":"https://github.com/citation-style-language/schema/raw/master/csl-citation.json"} </w:instrText>
      </w:r>
      <w:r w:rsidR="00511941">
        <w:rPr>
          <w:rFonts w:ascii="Times New Roman" w:hAnsi="Times New Roman" w:cs="Times New Roman"/>
        </w:rPr>
        <w:fldChar w:fldCharType="separate"/>
      </w:r>
      <w:r w:rsidR="00511941" w:rsidRPr="00511941">
        <w:rPr>
          <w:rFonts w:ascii="Times New Roman" w:hAnsi="Times New Roman" w:cs="Times New Roman"/>
          <w:u w:val="dash"/>
        </w:rPr>
        <w:t>(1–3)</w:t>
      </w:r>
      <w:r w:rsidR="00511941">
        <w:rPr>
          <w:rFonts w:ascii="Times New Roman" w:hAnsi="Times New Roman" w:cs="Times New Roman"/>
        </w:rPr>
        <w:fldChar w:fldCharType="end"/>
      </w:r>
      <w:del w:id="71" w:author="Mulcahy, Molly" w:date="2023-04-10T10:16:00Z">
        <w:r w:rsidRPr="00E62980" w:rsidDel="00511941">
          <w:rPr>
            <w:rFonts w:ascii="Times New Roman" w:hAnsi="Times New Roman" w:cs="Times New Roman"/>
          </w:rPr>
          <w:delText>feeding)</w:delText>
        </w:r>
      </w:del>
      <w:r w:rsidRPr="00E62980">
        <w:rPr>
          <w:rFonts w:ascii="Times New Roman" w:hAnsi="Times New Roman" w:cs="Times New Roman"/>
        </w:rPr>
        <w:t xml:space="preserve">, </w:t>
      </w:r>
      <w:r w:rsidR="00991408" w:rsidRPr="00E62980">
        <w:rPr>
          <w:rFonts w:ascii="Times New Roman" w:hAnsi="Times New Roman" w:cs="Times New Roman"/>
        </w:rPr>
        <w:t xml:space="preserve">and </w:t>
      </w:r>
      <w:r w:rsidRPr="00E62980">
        <w:rPr>
          <w:rFonts w:ascii="Times New Roman" w:hAnsi="Times New Roman" w:cs="Times New Roman"/>
        </w:rPr>
        <w:t xml:space="preserve">inpatient </w:t>
      </w:r>
      <w:commentRangeEnd w:id="42"/>
      <w:r w:rsidR="00423BA7">
        <w:rPr>
          <w:rStyle w:val="CommentReference"/>
        </w:rPr>
        <w:commentReference w:id="42"/>
      </w:r>
      <w:r w:rsidRPr="00E62980">
        <w:rPr>
          <w:rFonts w:ascii="Times New Roman" w:hAnsi="Times New Roman" w:cs="Times New Roman"/>
        </w:rPr>
        <w:t>observation</w:t>
      </w:r>
      <w:ins w:id="72" w:author="Mulcahy, Molly" w:date="2023-04-10T10:18:00Z">
        <w:r w:rsidR="00511941">
          <w:rPr>
            <w:rFonts w:ascii="Times New Roman" w:hAnsi="Times New Roman" w:cs="Times New Roman"/>
          </w:rPr>
          <w:t xml:space="preserve"> </w:t>
        </w:r>
      </w:ins>
      <w:r w:rsidR="00511941">
        <w:rPr>
          <w:rFonts w:ascii="Times New Roman" w:hAnsi="Times New Roman" w:cs="Times New Roman"/>
        </w:rPr>
        <w:fldChar w:fldCharType="begin"/>
      </w:r>
      <w:r w:rsidR="00511941">
        <w:rPr>
          <w:rFonts w:ascii="Times New Roman" w:hAnsi="Times New Roman" w:cs="Times New Roman"/>
        </w:rPr>
        <w:instrText xml:space="preserve"> ADDIN ZOTERO_ITEM CSL_CITATION {"citationID":"ajkfa5vnd","properties":{"formattedCitation":"\\uldash{(1)}","plainCitation":"(1)","noteIndex":0},"citationItems":[{"id":302,"uris":["http://zotero.org/users/5073745/items/BQ94UWAX","http://zotero.org/users/5073745/items/XT9WYD3C"],"itemData":{"id":302,"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511941" w:rsidRPr="00511941">
        <w:rPr>
          <w:rFonts w:ascii="Times New Roman" w:hAnsi="Times New Roman" w:cs="Times New Roman"/>
          <w:u w:val="dash"/>
        </w:rPr>
        <w:t>(1)</w:t>
      </w:r>
      <w:r w:rsidR="00511941">
        <w:rPr>
          <w:rFonts w:ascii="Times New Roman" w:hAnsi="Times New Roman" w:cs="Times New Roman"/>
        </w:rPr>
        <w:fldChar w:fldCharType="end"/>
      </w:r>
      <w:r w:rsidRPr="00E62980">
        <w:rPr>
          <w:rFonts w:ascii="Times New Roman" w:hAnsi="Times New Roman" w:cs="Times New Roman"/>
        </w:rPr>
        <w:t xml:space="preserve"> or outpatient adherence monitoring</w:t>
      </w:r>
      <w:r w:rsidR="00511941">
        <w:rPr>
          <w:rFonts w:ascii="Times New Roman" w:hAnsi="Times New Roman" w:cs="Times New Roman"/>
        </w:rPr>
        <w:fldChar w:fldCharType="begin"/>
      </w:r>
      <w:r w:rsidR="00511941">
        <w:rPr>
          <w:rFonts w:ascii="Times New Roman" w:hAnsi="Times New Roman" w:cs="Times New Roman"/>
        </w:rPr>
        <w:instrText xml:space="preserve"> ADDIN ZOTERO_ITEM CSL_CITATION {"citationID":"a1qbk3pjvec","properties":{"formattedCitation":"\\uldash{(1, 2)}","plainCitation":"(1, 2)","noteIndex":0},"citationItems":[{"id":534,"uris":["http://zotero.org/users/5073745/items/4HHZWM4Z"],"itemData":{"id":534,"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625,"uris":["http://zotero.org/users/5073745/items/JQGFN28M"],"itemData":{"id":625,"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511941">
        <w:rPr>
          <w:rFonts w:ascii="Times New Roman" w:hAnsi="Times New Roman" w:cs="Times New Roman"/>
        </w:rPr>
        <w:fldChar w:fldCharType="separate"/>
      </w:r>
      <w:r w:rsidR="00511941" w:rsidRPr="00511941">
        <w:rPr>
          <w:rFonts w:ascii="Times New Roman" w:hAnsi="Times New Roman" w:cs="Times New Roman"/>
          <w:u w:val="dash"/>
        </w:rPr>
        <w:t>(1, 2)</w:t>
      </w:r>
      <w:r w:rsidR="00511941">
        <w:rPr>
          <w:rFonts w:ascii="Times New Roman" w:hAnsi="Times New Roman" w:cs="Times New Roman"/>
        </w:rPr>
        <w:fldChar w:fldCharType="end"/>
      </w:r>
      <w:r w:rsidRPr="00E62980">
        <w:rPr>
          <w:rFonts w:ascii="Times New Roman" w:hAnsi="Times New Roman" w:cs="Times New Roman"/>
        </w:rPr>
        <w:t xml:space="preserve">. As such, the biological effects of this eating strategy are not clear, even in non-pregnant humans. </w:t>
      </w:r>
    </w:p>
    <w:p w14:paraId="3FDE6E41" w14:textId="456D97E9"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jpd5f2a74","properties":{"formattedCitation":"(25\\uc0\\u8211{}30)","plainCitation":"(25–3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F941A1" w:rsidRPr="00E62980">
        <w:rPr>
          <w:rFonts w:ascii="Times New Roman" w:hAnsi="Times New Roman" w:cs="Times New Roman"/>
        </w:rPr>
        <w:t>(25–30)</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Y8G43sy1","properties":{"formattedCitation":"(27, 30, 31)","plainCitation":"(27, 30, 31)","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F941A1" w:rsidRPr="00E62980">
        <w:rPr>
          <w:rFonts w:ascii="Times New Roman" w:hAnsi="Times New Roman" w:cs="Times New Roman"/>
          <w:noProof/>
        </w:rPr>
        <w:t>(27, 30, 31)</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O1QZBfUa","properties":{"formattedCitation":"(28, 29)","plainCitation":"(28, 2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F941A1" w:rsidRPr="00E62980">
        <w:rPr>
          <w:rFonts w:ascii="Times New Roman" w:hAnsi="Times New Roman" w:cs="Times New Roman"/>
          <w:noProof/>
        </w:rPr>
        <w:t>(28, 29)</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5C2C9898" w:rsidR="00F67AA8" w:rsidRPr="00E62980" w:rsidRDefault="00CA79D5" w:rsidP="00C77936">
      <w:pPr>
        <w:spacing w:line="480" w:lineRule="auto"/>
        <w:rPr>
          <w:rFonts w:ascii="Times New Roman" w:hAnsi="Times New Roman" w:cs="Times New Roman"/>
        </w:rPr>
      </w:pPr>
      <w:ins w:id="73" w:author="Mulcahy, Molly" w:date="2023-04-03T09:45:00Z">
        <w:r>
          <w:rPr>
            <w:rFonts w:ascii="Times New Roman" w:hAnsi="Times New Roman" w:cs="Times New Roman"/>
          </w:rPr>
          <w:t xml:space="preserve">Male and </w:t>
        </w:r>
      </w:ins>
      <w:r w:rsidR="00402DEA"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xml:space="preserve">) cycle in a </w:t>
      </w:r>
      <w:commentRangeStart w:id="74"/>
      <w:r w:rsidR="006D4D25" w:rsidRPr="00E62980">
        <w:rPr>
          <w:rFonts w:ascii="Times New Roman" w:hAnsi="Times New Roman" w:cs="Times New Roman"/>
        </w:rPr>
        <w:t xml:space="preserve">temperature </w:t>
      </w:r>
      <w:r w:rsidR="00CD1DB4" w:rsidRPr="00E62980">
        <w:rPr>
          <w:rFonts w:ascii="Times New Roman" w:hAnsi="Times New Roman" w:cs="Times New Roman"/>
        </w:rPr>
        <w:t>and humidity</w:t>
      </w:r>
      <w:r w:rsidR="00B235B3" w:rsidRPr="00E62980">
        <w:rPr>
          <w:rFonts w:ascii="Times New Roman" w:hAnsi="Times New Roman" w:cs="Times New Roman"/>
        </w:rPr>
        <w:t>-</w:t>
      </w:r>
      <w:r w:rsidR="00CD1DB4" w:rsidRPr="00E62980">
        <w:rPr>
          <w:rFonts w:ascii="Times New Roman" w:hAnsi="Times New Roman" w:cs="Times New Roman"/>
        </w:rPr>
        <w:t xml:space="preserve">controlled </w:t>
      </w:r>
      <w:commentRangeEnd w:id="74"/>
      <w:r w:rsidR="00423BA7">
        <w:rPr>
          <w:rStyle w:val="CommentReference"/>
        </w:rPr>
        <w:commentReference w:id="74"/>
      </w:r>
      <w:r w:rsidR="00CD1DB4" w:rsidRPr="00E62980">
        <w:rPr>
          <w:rFonts w:ascii="Times New Roman" w:hAnsi="Times New Roman" w:cs="Times New Roman"/>
        </w:rPr>
        <w:t xml:space="preserve">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w:t>
      </w:r>
      <w:del w:id="75" w:author="Mulcahy, Molly" w:date="2023-04-10T11:12:00Z">
        <w:r w:rsidR="00BE286E" w:rsidRPr="00E62980" w:rsidDel="00A05188">
          <w:rPr>
            <w:rFonts w:ascii="Times New Roman" w:hAnsi="Times New Roman" w:cs="Times New Roman"/>
          </w:rPr>
          <w:delText xml:space="preserve">they </w:delText>
        </w:r>
      </w:del>
      <w:ins w:id="76" w:author="Mulcahy, Molly" w:date="2023-04-10T11:12:00Z">
        <w:r w:rsidR="00A05188">
          <w:rPr>
            <w:rFonts w:ascii="Times New Roman" w:hAnsi="Times New Roman" w:cs="Times New Roman"/>
          </w:rPr>
          <w:t>females</w:t>
        </w:r>
        <w:r w:rsidR="00A05188" w:rsidRPr="00E62980">
          <w:rPr>
            <w:rFonts w:ascii="Times New Roman" w:hAnsi="Times New Roman" w:cs="Times New Roman"/>
          </w:rPr>
          <w:t xml:space="preserve"> </w:t>
        </w:r>
      </w:ins>
      <w:r w:rsidR="00BE286E" w:rsidRPr="00E62980">
        <w:rPr>
          <w:rFonts w:ascii="Times New Roman" w:hAnsi="Times New Roman" w:cs="Times New Roman"/>
        </w:rPr>
        <w:t xml:space="preserve">were </w:t>
      </w:r>
      <w:proofErr w:type="gramStart"/>
      <w:r w:rsidR="00BE286E" w:rsidRPr="00E62980">
        <w:rPr>
          <w:rFonts w:ascii="Times New Roman" w:hAnsi="Times New Roman" w:cs="Times New Roman"/>
        </w:rPr>
        <w:t>single</w:t>
      </w:r>
      <w:r w:rsidR="007D1DC6" w:rsidRPr="00E62980">
        <w:rPr>
          <w:rFonts w:ascii="Times New Roman" w:hAnsi="Times New Roman" w:cs="Times New Roman"/>
        </w:rPr>
        <w:t>-</w:t>
      </w:r>
      <w:r w:rsidR="00BE286E" w:rsidRPr="00E62980">
        <w:rPr>
          <w:rFonts w:ascii="Times New Roman" w:hAnsi="Times New Roman" w:cs="Times New Roman"/>
        </w:rPr>
        <w:t>housed</w:t>
      </w:r>
      <w:proofErr w:type="gramEnd"/>
      <w:ins w:id="77" w:author="Mulcahy, Molly" w:date="2023-04-10T11:12:00Z">
        <w:r w:rsidR="00A05188">
          <w:rPr>
            <w:rFonts w:ascii="Times New Roman" w:hAnsi="Times New Roman" w:cs="Times New Roman"/>
          </w:rPr>
          <w:t xml:space="preserve"> for the remainder of the experiment</w:t>
        </w:r>
      </w:ins>
      <w:r w:rsidR="00BE286E" w:rsidRPr="00E62980">
        <w:rPr>
          <w:rFonts w:ascii="Times New Roman" w:hAnsi="Times New Roman" w:cs="Times New Roman"/>
        </w:rPr>
        <w:t xml:space="preserve"> and</w:t>
      </w:r>
      <w:ins w:id="78" w:author="Mulcahy, Molly" w:date="2023-04-10T11:12:00Z">
        <w:r w:rsidR="00A05188">
          <w:rPr>
            <w:rFonts w:ascii="Times New Roman" w:hAnsi="Times New Roman" w:cs="Times New Roman"/>
          </w:rPr>
          <w:t xml:space="preserve"> males were socially housed until mating. </w:t>
        </w:r>
      </w:ins>
      <w:r w:rsidR="00BE286E" w:rsidRPr="00E62980">
        <w:rPr>
          <w:rFonts w:ascii="Times New Roman" w:hAnsi="Times New Roman" w:cs="Times New Roman"/>
        </w:rPr>
        <w:t xml:space="preserve"> </w:t>
      </w:r>
      <w:del w:id="79" w:author="Mulcahy, Molly" w:date="2023-04-10T11:12:00Z">
        <w:r w:rsidR="00ED6DF5" w:rsidRPr="00E62980" w:rsidDel="00A05188">
          <w:rPr>
            <w:rFonts w:ascii="Times New Roman" w:hAnsi="Times New Roman" w:cs="Times New Roman"/>
          </w:rPr>
          <w:delText>were assigned to feeding group</w:delText>
        </w:r>
        <w:r w:rsidR="007D1DC6" w:rsidRPr="00E62980" w:rsidDel="00A05188">
          <w:rPr>
            <w:rFonts w:ascii="Times New Roman" w:hAnsi="Times New Roman" w:cs="Times New Roman"/>
          </w:rPr>
          <w:delText>s</w:delText>
        </w:r>
        <w:r w:rsidR="00ED6DF5" w:rsidRPr="00E62980" w:rsidDel="00A05188">
          <w:rPr>
            <w:rFonts w:ascii="Times New Roman" w:hAnsi="Times New Roman" w:cs="Times New Roman"/>
          </w:rPr>
          <w:delText xml:space="preserve">. </w:delText>
        </w:r>
      </w:del>
      <w:r w:rsidR="006D4D25" w:rsidRPr="00E62980">
        <w:rPr>
          <w:rFonts w:ascii="Times New Roman" w:hAnsi="Times New Roman" w:cs="Times New Roman"/>
        </w:rPr>
        <w:t>Dams</w:t>
      </w:r>
      <w:ins w:id="80" w:author="Mulcahy, Molly" w:date="2023-04-03T09:49:00Z">
        <w:r w:rsidR="00282BDB">
          <w:rPr>
            <w:rFonts w:ascii="Times New Roman" w:hAnsi="Times New Roman" w:cs="Times New Roman"/>
          </w:rPr>
          <w:t xml:space="preserve"> and sires</w:t>
        </w:r>
      </w:ins>
      <w:r w:rsidR="006D4D25" w:rsidRPr="00E62980">
        <w:rPr>
          <w:rFonts w:ascii="Times New Roman" w:hAnsi="Times New Roman" w:cs="Times New Roman"/>
        </w:rPr>
        <w:t xml:space="preserve"> were randomized to either early time-restricted feeding (eTRF)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AL) feeding </w:t>
      </w:r>
      <w:del w:id="81" w:author="Mulcahy, Molly" w:date="2023-04-10T11:13:00Z">
        <w:r w:rsidR="006D4D25" w:rsidRPr="00E62980" w:rsidDel="00A05188">
          <w:rPr>
            <w:rFonts w:ascii="Times New Roman" w:hAnsi="Times New Roman" w:cs="Times New Roman"/>
          </w:rPr>
          <w:delText xml:space="preserve">during gestation </w:delText>
        </w:r>
      </w:del>
      <w:r w:rsidR="006D4D25" w:rsidRPr="00E62980">
        <w:rPr>
          <w:rFonts w:ascii="Times New Roman" w:hAnsi="Times New Roman" w:cs="Times New Roman"/>
        </w:rPr>
        <w:t>(</w:t>
      </w:r>
      <w:ins w:id="82" w:author="Mulcahy, Molly" w:date="2023-04-10T11:13:00Z">
        <w:r w:rsidR="00A05188">
          <w:rPr>
            <w:rFonts w:ascii="Times New Roman" w:hAnsi="Times New Roman" w:cs="Times New Roman"/>
          </w:rPr>
          <w:t xml:space="preserve">dams </w:t>
        </w:r>
      </w:ins>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w:t>
      </w:r>
      <w:proofErr w:type="spellStart"/>
      <w:r w:rsidR="006D4D25" w:rsidRPr="00E62980">
        <w:rPr>
          <w:rFonts w:ascii="Times New Roman" w:hAnsi="Times New Roman" w:cs="Times New Roman"/>
        </w:rPr>
        <w:t>eTRF</w:t>
      </w:r>
      <w:proofErr w:type="spellEnd"/>
      <w:r w:rsidR="006D4D25" w:rsidRPr="00E62980">
        <w:rPr>
          <w:rFonts w:ascii="Times New Roman" w:hAnsi="Times New Roman" w:cs="Times New Roman"/>
        </w:rPr>
        <w:t xml:space="preserve">, 9=AL). </w:t>
      </w:r>
      <w:r w:rsidR="00870757" w:rsidRPr="00E62980">
        <w:rPr>
          <w:rFonts w:ascii="Times New Roman" w:hAnsi="Times New Roman" w:cs="Times New Roman"/>
        </w:rPr>
        <w:t xml:space="preserve">This study was completed in two independent cohorts of animals. The phenotypes 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were highly consistent between cohorts</w:t>
      </w:r>
      <w:r w:rsidR="00181A53" w:rsidRPr="00E62980">
        <w:rPr>
          <w:rFonts w:ascii="Times New Roman" w:hAnsi="Times New Roman" w:cs="Times New Roman"/>
        </w:rPr>
        <w:t>.</w:t>
      </w:r>
      <w:r w:rsidR="00704DA1" w:rsidRPr="00E62980">
        <w:rPr>
          <w:rFonts w:ascii="Times New Roman" w:hAnsi="Times New Roman" w:cs="Times New Roman"/>
        </w:rPr>
        <w:t xml:space="preserve"> 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w:t>
      </w:r>
      <w:ins w:id="83" w:author="Mulcahy, Molly" w:date="2023-04-10T11:13:00Z">
        <w:r w:rsidR="00A05188">
          <w:rPr>
            <w:rFonts w:ascii="Times New Roman" w:hAnsi="Times New Roman" w:cs="Times New Roman"/>
          </w:rPr>
          <w:t xml:space="preserve"> and sires</w:t>
        </w:r>
      </w:ins>
      <w:r w:rsidR="006D4D25" w:rsidRPr="00E62980">
        <w:rPr>
          <w:rFonts w:ascii="Times New Roman" w:hAnsi="Times New Roman" w:cs="Times New Roman"/>
        </w:rPr>
        <w:t xml:space="preserve"> fed AL had 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proofErr w:type="spellStart"/>
      <w:r w:rsidR="006D4D25" w:rsidRPr="00E62980">
        <w:rPr>
          <w:rFonts w:ascii="Times New Roman" w:hAnsi="Times New Roman" w:cs="Times New Roman"/>
        </w:rPr>
        <w:t>Picolab</w:t>
      </w:r>
      <w:proofErr w:type="spellEnd"/>
      <w:r w:rsidR="006D4D25" w:rsidRPr="00E62980">
        <w:rPr>
          <w:rFonts w:ascii="Times New Roman" w:hAnsi="Times New Roman" w:cs="Times New Roman"/>
        </w:rPr>
        <w:t xml:space="preserve">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w:t>
      </w:r>
      <w:ins w:id="84" w:author="Mulcahy, Molly" w:date="2023-04-10T11:13:00Z">
        <w:r w:rsidR="00A05188">
          <w:rPr>
            <w:rFonts w:ascii="Times New Roman" w:hAnsi="Times New Roman" w:cs="Times New Roman"/>
          </w:rPr>
          <w:t xml:space="preserve">and sires </w:t>
        </w:r>
      </w:ins>
      <w:r w:rsidR="006D4D25" w:rsidRPr="00E62980">
        <w:rPr>
          <w:rFonts w:ascii="Times New Roman" w:hAnsi="Times New Roman" w:cs="Times New Roman"/>
        </w:rPr>
        <w:t xml:space="preserve">fed </w:t>
      </w:r>
      <w:proofErr w:type="spellStart"/>
      <w:r w:rsidR="006D4D25" w:rsidRPr="00E62980">
        <w:rPr>
          <w:rFonts w:ascii="Times New Roman" w:hAnsi="Times New Roman" w:cs="Times New Roman"/>
        </w:rPr>
        <w:t>eTRF</w:t>
      </w:r>
      <w:proofErr w:type="spellEnd"/>
      <w:r w:rsidR="006D4D25" w:rsidRPr="00E62980">
        <w:rPr>
          <w:rFonts w:ascii="Times New Roman" w:hAnsi="Times New Roman" w:cs="Times New Roman"/>
        </w:rPr>
        <w:t xml:space="preserve">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After one week of either AL or eTRF feeding (beginning age 120 days), age-matched </w:t>
      </w:r>
      <w:del w:id="85" w:author="Mulcahy, Molly" w:date="2023-04-10T11:14:00Z">
        <w:r w:rsidR="00C77936" w:rsidRPr="00E62980" w:rsidDel="00A05188">
          <w:rPr>
            <w:rFonts w:ascii="Times New Roman" w:hAnsi="Times New Roman" w:cs="Times New Roman"/>
          </w:rPr>
          <w:delText xml:space="preserve">males </w:delText>
        </w:r>
      </w:del>
      <w:ins w:id="86" w:author="Mulcahy, Molly" w:date="2023-04-10T11:14:00Z">
        <w:r w:rsidR="00A05188">
          <w:rPr>
            <w:rFonts w:ascii="Times New Roman" w:hAnsi="Times New Roman" w:cs="Times New Roman"/>
          </w:rPr>
          <w:t>sire</w:t>
        </w:r>
        <w:r w:rsidR="00A05188" w:rsidRPr="00E62980">
          <w:rPr>
            <w:rFonts w:ascii="Times New Roman" w:hAnsi="Times New Roman" w:cs="Times New Roman"/>
          </w:rPr>
          <w:t xml:space="preserve">s </w:t>
        </w:r>
      </w:ins>
      <w:r w:rsidR="00C77936" w:rsidRPr="00E62980">
        <w:rPr>
          <w:rFonts w:ascii="Times New Roman" w:hAnsi="Times New Roman" w:cs="Times New Roman"/>
        </w:rPr>
        <w:t xml:space="preserve">were introduced into cages for breeding. Males were kept in the cage 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eTRF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3151124C"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within 24 hours of birth. Litters were reduced to 4 pups (2 male, 2 female</w:t>
      </w:r>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At PND 21.5, offspring were weighed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w:t>
      </w:r>
      <w:proofErr w:type="spellStart"/>
      <w:r w:rsidR="004236D8" w:rsidRPr="00E62980">
        <w:rPr>
          <w:rFonts w:ascii="Times New Roman" w:hAnsi="Times New Roman" w:cs="Times New Roman"/>
        </w:rPr>
        <w:t>EchoMRI</w:t>
      </w:r>
      <w:proofErr w:type="spellEnd"/>
      <w:r w:rsidR="004236D8" w:rsidRPr="00E62980">
        <w:rPr>
          <w:rFonts w:ascii="Times New Roman" w:hAnsi="Times New Roman" w:cs="Times New Roman"/>
        </w:rPr>
        <w:t xml:space="preserve"> </w:t>
      </w:r>
      <w:r w:rsidR="00760A6A" w:rsidRPr="00E62980">
        <w:rPr>
          <w:rFonts w:ascii="Times New Roman" w:hAnsi="Times New Roman" w:cs="Times New Roman"/>
        </w:rPr>
        <w:t>2100 (</w:t>
      </w:r>
      <w:proofErr w:type="spellStart"/>
      <w:r w:rsidR="00760A6A" w:rsidRPr="00E62980">
        <w:rPr>
          <w:rFonts w:ascii="Times New Roman" w:hAnsi="Times New Roman" w:cs="Times New Roman"/>
        </w:rPr>
        <w:t>EchoMRI</w:t>
      </w:r>
      <w:proofErr w:type="spellEnd"/>
      <w:r w:rsidR="00760A6A" w:rsidRPr="00E62980">
        <w:rPr>
          <w:rFonts w:ascii="Times New Roman" w:hAnsi="Times New Roman" w:cs="Times New Roman"/>
        </w:rPr>
        <w:t xml:space="preserve">)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 20% Protein/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ins w:id="87" w:author="Mulcahy, Molly" w:date="2023-04-03T09:50:00Z">
        <w:r w:rsidR="00282BDB">
          <w:rPr>
            <w:rFonts w:ascii="Times New Roman" w:hAnsi="Times New Roman" w:cs="Times New Roman"/>
          </w:rPr>
          <w:t xml:space="preserve"> Feeding efficiency </w:t>
        </w:r>
      </w:ins>
      <w:ins w:id="88" w:author="Mulcahy, Molly" w:date="2023-04-03T10:03:00Z">
        <w:r w:rsidR="00613BB4">
          <w:rPr>
            <w:rFonts w:ascii="Times New Roman" w:hAnsi="Times New Roman" w:cs="Times New Roman"/>
          </w:rPr>
          <w:t xml:space="preserve">was calculated for </w:t>
        </w:r>
      </w:ins>
      <w:ins w:id="89" w:author="Mulcahy, Molly" w:date="2023-04-03T10:04:00Z">
        <w:r w:rsidR="00613BB4">
          <w:rPr>
            <w:rFonts w:ascii="Times New Roman" w:hAnsi="Times New Roman" w:cs="Times New Roman"/>
          </w:rPr>
          <w:t xml:space="preserve">the two periods of diet (NCD and HFD). </w:t>
        </w:r>
      </w:ins>
      <w:ins w:id="90" w:author="Mulcahy, Molly" w:date="2023-04-03T10:22:00Z">
        <w:r w:rsidR="002439B8">
          <w:rPr>
            <w:rFonts w:ascii="Times New Roman" w:hAnsi="Times New Roman" w:cs="Times New Roman"/>
          </w:rPr>
          <w:t xml:space="preserve">Fat and lean mass measurements </w:t>
        </w:r>
      </w:ins>
      <w:ins w:id="91" w:author="Mulcahy, Molly" w:date="2023-04-10T11:15:00Z">
        <w:r w:rsidR="0015487C">
          <w:rPr>
            <w:rFonts w:ascii="Times New Roman" w:hAnsi="Times New Roman" w:cs="Times New Roman"/>
          </w:rPr>
          <w:t xml:space="preserve">collected via </w:t>
        </w:r>
        <w:proofErr w:type="spellStart"/>
        <w:r w:rsidR="0015487C">
          <w:rPr>
            <w:rFonts w:ascii="Times New Roman" w:hAnsi="Times New Roman" w:cs="Times New Roman"/>
          </w:rPr>
          <w:t>EchoMRI</w:t>
        </w:r>
      </w:ins>
      <w:proofErr w:type="spellEnd"/>
      <w:ins w:id="92" w:author="Mulcahy, Molly" w:date="2023-04-03T10:19:00Z">
        <w:r w:rsidR="00744C7B">
          <w:rPr>
            <w:rFonts w:ascii="Times New Roman" w:hAnsi="Times New Roman" w:cs="Times New Roman"/>
          </w:rPr>
          <w:t xml:space="preserve"> at the beginning of </w:t>
        </w:r>
        <w:r w:rsidR="002439B8">
          <w:rPr>
            <w:rFonts w:ascii="Times New Roman" w:hAnsi="Times New Roman" w:cs="Times New Roman"/>
          </w:rPr>
          <w:t>the period w</w:t>
        </w:r>
      </w:ins>
      <w:ins w:id="93" w:author="Mulcahy, Molly" w:date="2023-04-03T10:22:00Z">
        <w:r w:rsidR="002439B8">
          <w:rPr>
            <w:rFonts w:ascii="Times New Roman" w:hAnsi="Times New Roman" w:cs="Times New Roman"/>
          </w:rPr>
          <w:t>ere</w:t>
        </w:r>
      </w:ins>
      <w:ins w:id="94" w:author="Mulcahy, Molly" w:date="2023-04-03T10:19:00Z">
        <w:r w:rsidR="002439B8">
          <w:rPr>
            <w:rFonts w:ascii="Times New Roman" w:hAnsi="Times New Roman" w:cs="Times New Roman"/>
          </w:rPr>
          <w:t xml:space="preserve"> subtracted from the final </w:t>
        </w:r>
      </w:ins>
      <w:ins w:id="95" w:author="Mulcahy, Molly" w:date="2023-04-03T10:22:00Z">
        <w:r w:rsidR="002439B8">
          <w:rPr>
            <w:rFonts w:ascii="Times New Roman" w:hAnsi="Times New Roman" w:cs="Times New Roman"/>
          </w:rPr>
          <w:t>fat and lean mass measurements</w:t>
        </w:r>
      </w:ins>
      <w:ins w:id="96" w:author="Mulcahy, Molly" w:date="2023-04-03T10:19:00Z">
        <w:r w:rsidR="002439B8">
          <w:rPr>
            <w:rFonts w:ascii="Times New Roman" w:hAnsi="Times New Roman" w:cs="Times New Roman"/>
          </w:rPr>
          <w:t xml:space="preserve"> for that feeding period</w:t>
        </w:r>
      </w:ins>
      <w:ins w:id="97" w:author="Mulcahy, Molly" w:date="2023-04-03T10:22:00Z">
        <w:r w:rsidR="002439B8">
          <w:rPr>
            <w:rFonts w:ascii="Times New Roman" w:hAnsi="Times New Roman" w:cs="Times New Roman"/>
          </w:rPr>
          <w:t>. This represented the total gain in fat and lean mass during this diet period</w:t>
        </w:r>
      </w:ins>
      <w:ins w:id="98" w:author="Mulcahy, Molly" w:date="2023-04-10T11:15:00Z">
        <w:r w:rsidR="0015487C">
          <w:rPr>
            <w:rFonts w:ascii="Times New Roman" w:hAnsi="Times New Roman" w:cs="Times New Roman"/>
          </w:rPr>
          <w:t>. These values</w:t>
        </w:r>
      </w:ins>
      <w:ins w:id="99" w:author="Mulcahy, Molly" w:date="2023-04-03T10:23:00Z">
        <w:r w:rsidR="002439B8">
          <w:rPr>
            <w:rFonts w:ascii="Times New Roman" w:hAnsi="Times New Roman" w:cs="Times New Roman"/>
          </w:rPr>
          <w:t xml:space="preserve"> were then multiplied by 9 and 4 respe</w:t>
        </w:r>
      </w:ins>
      <w:ins w:id="100" w:author="Mulcahy, Molly" w:date="2023-04-03T10:24:00Z">
        <w:r w:rsidR="002439B8">
          <w:rPr>
            <w:rFonts w:ascii="Times New Roman" w:hAnsi="Times New Roman" w:cs="Times New Roman"/>
          </w:rPr>
          <w:t xml:space="preserve">ctively (Atwater factors for fat and carbohydrate/proteins). The product was then divided by total kcals consumed during the feeding period. </w:t>
        </w:r>
      </w:ins>
      <w:ins w:id="101" w:author="Mulcahy, Molly" w:date="2023-04-03T10:25:00Z">
        <w:r w:rsidR="002439B8">
          <w:rPr>
            <w:rFonts w:ascii="Times New Roman" w:hAnsi="Times New Roman" w:cs="Times New Roman"/>
          </w:rPr>
          <w:t xml:space="preserve">The result is expressed as a percentage, where larger numbers represent greater efficiency in turning consumed kcals into bodily tissues. </w:t>
        </w:r>
      </w:ins>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50E2EC26"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r w:rsidRPr="00E62980">
        <w:rPr>
          <w:rFonts w:ascii="Times New Roman" w:hAnsi="Times New Roman" w:cs="Times New Roman"/>
        </w:rPr>
        <w:t xml:space="preserve"> </w:t>
      </w:r>
      <w:r w:rsidR="00095DD4" w:rsidRPr="00E62980">
        <w:rPr>
          <w:rFonts w:ascii="Times New Roman" w:hAnsi="Times New Roman" w:cs="Times New Roman"/>
        </w:rPr>
        <w:t xml:space="preserve">and glucose tolerance tests(GTT)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Animals were 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every 15 minutes for 2 hours. One week later, 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commentRangeStart w:id="102"/>
      <w:r w:rsidRPr="00E62980">
        <w:rPr>
          <w:rFonts w:ascii="Times New Roman" w:hAnsi="Times New Roman" w:cs="Times New Roman"/>
          <w:i/>
          <w:iCs/>
          <w:sz w:val="28"/>
          <w:szCs w:val="28"/>
        </w:rPr>
        <w:t>Glucose Stimulated-Insulin Secretion testing in vivo</w:t>
      </w:r>
      <w:commentRangeEnd w:id="102"/>
      <w:r w:rsidR="00552B1B">
        <w:rPr>
          <w:rStyle w:val="CommentReference"/>
        </w:rPr>
        <w:commentReference w:id="102"/>
      </w:r>
    </w:p>
    <w:p w14:paraId="53FF1868" w14:textId="37E9A4A4" w:rsidR="000C34AF" w:rsidRPr="00E62980" w:rsidRDefault="008970A6" w:rsidP="00616AD3">
      <w:pPr>
        <w:spacing w:line="480" w:lineRule="auto"/>
        <w:rPr>
          <w:rFonts w:ascii="Times New Roman" w:hAnsi="Times New Roman" w:cs="Times New Roman"/>
        </w:rPr>
      </w:pPr>
      <w:r w:rsidRPr="00E62980">
        <w:rPr>
          <w:rFonts w:ascii="Times New Roman" w:hAnsi="Times New Roman" w:cs="Times New Roman"/>
        </w:rPr>
        <w:t xml:space="preserve">One week after </w:t>
      </w:r>
      <w:r w:rsidR="000C34AF" w:rsidRPr="00E62980">
        <w:rPr>
          <w:rFonts w:ascii="Times New Roman" w:hAnsi="Times New Roman" w:cs="Times New Roman"/>
        </w:rPr>
        <w:t xml:space="preserve">GTT and ITT, </w:t>
      </w:r>
      <w:r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r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commercially available ELISA kit (</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w:t>
      </w:r>
      <w:ins w:id="103" w:author="Mulcahy, Molly" w:date="2023-04-10T11:17:00Z">
        <w:r w:rsidR="006953F5">
          <w:rPr>
            <w:rFonts w:ascii="Times New Roman" w:hAnsi="Times New Roman" w:cs="Times New Roman"/>
          </w:rPr>
          <w:t>Serum i</w:t>
        </w:r>
      </w:ins>
      <w:del w:id="104" w:author="Mulcahy, Molly" w:date="2023-04-10T11:17:00Z">
        <w:r w:rsidR="002F5EC0" w:rsidRPr="00E62980" w:rsidDel="006953F5">
          <w:rPr>
            <w:rFonts w:ascii="Times New Roman" w:hAnsi="Times New Roman" w:cs="Times New Roman"/>
          </w:rPr>
          <w:delText>I</w:delText>
        </w:r>
      </w:del>
      <w:r w:rsidR="002F5EC0" w:rsidRPr="00E62980">
        <w:rPr>
          <w:rFonts w:ascii="Times New Roman" w:hAnsi="Times New Roman" w:cs="Times New Roman"/>
        </w:rPr>
        <w:t xml:space="preserve">nsulin was assessed </w:t>
      </w:r>
      <w:ins w:id="105" w:author="Mulcahy, Molly" w:date="2023-04-10T11:17:00Z">
        <w:r w:rsidR="006953F5">
          <w:rPr>
            <w:rFonts w:ascii="Times New Roman" w:hAnsi="Times New Roman" w:cs="Times New Roman"/>
          </w:rPr>
          <w:t>in</w:t>
        </w:r>
      </w:ins>
      <w:del w:id="106" w:author="Mulcahy, Molly" w:date="2023-04-10T11:17:00Z">
        <w:r w:rsidR="002F5EC0" w:rsidRPr="00E62980" w:rsidDel="006953F5">
          <w:rPr>
            <w:rFonts w:ascii="Times New Roman" w:hAnsi="Times New Roman" w:cs="Times New Roman"/>
          </w:rPr>
          <w:delText>in</w:delText>
        </w:r>
      </w:del>
      <w:r w:rsidR="002F5EC0" w:rsidRPr="00E62980">
        <w:rPr>
          <w:rFonts w:ascii="Times New Roman" w:hAnsi="Times New Roman" w:cs="Times New Roman"/>
        </w:rPr>
        <w:t xml:space="preserve"> 5uL </w:t>
      </w:r>
      <w:del w:id="107" w:author="Mulcahy, Molly" w:date="2023-04-10T11:17:00Z">
        <w:r w:rsidR="002F5EC0" w:rsidRPr="00E62980" w:rsidDel="006953F5">
          <w:rPr>
            <w:rFonts w:ascii="Times New Roman" w:hAnsi="Times New Roman" w:cs="Times New Roman"/>
          </w:rPr>
          <w:delText>of serum</w:delText>
        </w:r>
      </w:del>
      <w:ins w:id="108" w:author="Mulcahy, Molly" w:date="2023-04-10T11:17:00Z">
        <w:r w:rsidR="006953F5">
          <w:rPr>
            <w:rFonts w:ascii="Times New Roman" w:hAnsi="Times New Roman" w:cs="Times New Roman"/>
          </w:rPr>
          <w:t>samples</w:t>
        </w:r>
      </w:ins>
      <w:r w:rsidR="002F5EC0" w:rsidRPr="00E62980">
        <w:rPr>
          <w:rFonts w:ascii="Times New Roman" w:hAnsi="Times New Roman" w:cs="Times New Roman"/>
        </w:rPr>
        <w:t xml:space="preserve">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t>Statistical analysis</w:t>
      </w:r>
    </w:p>
    <w:p w14:paraId="527D197C" w14:textId="79BF0EDC"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w:t>
      </w:r>
      <w:ins w:id="109" w:author="Mulcahy, Molly" w:date="2023-04-10T11:48:00Z">
        <w:r w:rsidR="003A0CD8">
          <w:rPr>
            <w:rFonts w:ascii="Times New Roman" w:hAnsi="Times New Roman" w:cs="Times New Roman"/>
          </w:rPr>
          <w:t>±</w:t>
        </w:r>
      </w:ins>
      <w:del w:id="110" w:author="Mulcahy, Molly" w:date="2023-04-10T11:48:00Z">
        <w:r w:rsidRPr="00E62980" w:rsidDel="003A0CD8">
          <w:rPr>
            <w:rFonts w:ascii="Times New Roman" w:hAnsi="Times New Roman" w:cs="Times New Roman"/>
          </w:rPr>
          <w:delText>+/-</w:delText>
        </w:r>
      </w:del>
      <w:r w:rsidRPr="00E62980">
        <w:rPr>
          <w:rFonts w:ascii="Times New Roman" w:hAnsi="Times New Roman" w:cs="Times New Roman"/>
        </w:rPr>
        <w:t xml:space="preserve"> standard error throughout. All statistical analyses were performed using R version 4.0.2 </w:t>
      </w:r>
      <w:r w:rsidR="006F5A08"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pUrMvzui","properties":{"formattedCitation":"(32)","plainCitation":"(32)","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F941A1" w:rsidRPr="00E62980">
        <w:rPr>
          <w:rFonts w:ascii="Times New Roman" w:hAnsi="Times New Roman" w:cs="Times New Roman"/>
          <w:noProof/>
        </w:rPr>
        <w:t>(32)</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to GTT or ITT were assessed via m</w:t>
      </w:r>
      <w:r w:rsidR="00036907" w:rsidRPr="00E62980">
        <w:rPr>
          <w:rFonts w:ascii="Times New Roman" w:hAnsi="Times New Roman" w:cs="Times New Roman"/>
        </w:rPr>
        <w:t>ixed linear effects modeling with random effects of mouse ID 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A91D9E" w:rsidRPr="00E62980">
        <w:rPr>
          <w:rFonts w:ascii="Times New Roman" w:hAnsi="Times New Roman" w:cs="Times New Roman"/>
        </w:rPr>
        <w:instrText xml:space="preserve"> ADDIN ZOTERO_ITEM CSL_CITATION {"citationID":"MDmuBprB","properties":{"formattedCitation":"(33)","plainCitation":"(33)","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F941A1" w:rsidRPr="00E62980">
        <w:rPr>
          <w:rFonts w:ascii="Times New Roman" w:hAnsi="Times New Roman" w:cs="Times New Roman"/>
          <w:noProof/>
        </w:rPr>
        <w:t>(33)</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 xml:space="preserve">Body composition and food intake were measured </w:t>
      </w:r>
      <w:ins w:id="111" w:author="Mulcahy, Molly" w:date="2023-04-10T11:48:00Z">
        <w:r w:rsidR="002E0DA3">
          <w:rPr>
            <w:rFonts w:ascii="Times New Roman" w:hAnsi="Times New Roman" w:cs="Times New Roman"/>
          </w:rPr>
          <w:t xml:space="preserve">repeatedly </w:t>
        </w:r>
      </w:ins>
      <w:del w:id="112" w:author="Mulcahy, Molly" w:date="2023-04-10T11:48:00Z">
        <w:r w:rsidR="00FD6C40" w:rsidRPr="00E62980" w:rsidDel="002E0DA3">
          <w:rPr>
            <w:rFonts w:ascii="Times New Roman" w:hAnsi="Times New Roman" w:cs="Times New Roman"/>
          </w:rPr>
          <w:delText xml:space="preserve">separately </w:delText>
        </w:r>
      </w:del>
      <w:r w:rsidR="00FD6C40" w:rsidRPr="00E62980">
        <w:rPr>
          <w:rFonts w:ascii="Times New Roman" w:hAnsi="Times New Roman" w:cs="Times New Roman"/>
        </w:rPr>
        <w:t xml:space="preserve">in </w:t>
      </w:r>
      <w:ins w:id="113" w:author="Mulcahy, Molly" w:date="2023-04-10T11:48:00Z">
        <w:r w:rsidR="002E0DA3">
          <w:rPr>
            <w:rFonts w:ascii="Times New Roman" w:hAnsi="Times New Roman" w:cs="Times New Roman"/>
          </w:rPr>
          <w:t>two separate condi</w:t>
        </w:r>
      </w:ins>
      <w:ins w:id="114" w:author="Mulcahy, Molly" w:date="2023-04-10T11:49:00Z">
        <w:r w:rsidR="002E0DA3">
          <w:rPr>
            <w:rFonts w:ascii="Times New Roman" w:hAnsi="Times New Roman" w:cs="Times New Roman"/>
          </w:rPr>
          <w:t>tions</w:t>
        </w:r>
      </w:ins>
      <w:del w:id="115" w:author="Mulcahy, Molly" w:date="2023-04-10T11:48:00Z">
        <w:r w:rsidR="00FD6C40" w:rsidRPr="00E62980" w:rsidDel="002E0DA3">
          <w:rPr>
            <w:rFonts w:ascii="Times New Roman" w:hAnsi="Times New Roman" w:cs="Times New Roman"/>
          </w:rPr>
          <w:delText>2</w:delText>
        </w:r>
      </w:del>
      <w:del w:id="116" w:author="Mulcahy, Molly" w:date="2023-04-10T11:49:00Z">
        <w:r w:rsidR="00FD6C40" w:rsidRPr="00E62980" w:rsidDel="002E0DA3">
          <w:rPr>
            <w:rFonts w:ascii="Times New Roman" w:hAnsi="Times New Roman" w:cs="Times New Roman"/>
          </w:rPr>
          <w:delText xml:space="preserve"> phases</w:delText>
        </w:r>
      </w:del>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commentRangeStart w:id="117"/>
      <w:commentRangeStart w:id="118"/>
      <w:r w:rsidR="00A836E6" w:rsidRPr="00E62980">
        <w:rPr>
          <w:rFonts w:ascii="Times New Roman" w:hAnsi="Times New Roman" w:cs="Times New Roman"/>
        </w:rPr>
        <w:t xml:space="preserve">If a significant interaction was observed, </w:t>
      </w:r>
      <w:ins w:id="119" w:author="Mulcahy, Molly" w:date="2023-04-10T11:49:00Z">
        <w:r w:rsidR="002E0DA3">
          <w:rPr>
            <w:rFonts w:ascii="Times New Roman" w:hAnsi="Times New Roman" w:cs="Times New Roman"/>
          </w:rPr>
          <w:t xml:space="preserve">data were </w:t>
        </w:r>
      </w:ins>
      <w:r w:rsidR="00A836E6" w:rsidRPr="00E62980">
        <w:rPr>
          <w:rFonts w:ascii="Times New Roman" w:hAnsi="Times New Roman" w:cs="Times New Roman"/>
        </w:rPr>
        <w:t xml:space="preserve">sex-stratified </w:t>
      </w:r>
      <w:del w:id="120" w:author="Mulcahy, Molly" w:date="2023-04-10T11:49:00Z">
        <w:r w:rsidR="00A836E6" w:rsidRPr="00E62980" w:rsidDel="002E0DA3">
          <w:rPr>
            <w:rFonts w:ascii="Times New Roman" w:hAnsi="Times New Roman" w:cs="Times New Roman"/>
          </w:rPr>
          <w:delText xml:space="preserve">models </w:delText>
        </w:r>
      </w:del>
      <w:ins w:id="121" w:author="Mulcahy, Molly" w:date="2023-04-10T11:49:00Z">
        <w:r w:rsidR="002E0DA3">
          <w:rPr>
            <w:rFonts w:ascii="Times New Roman" w:hAnsi="Times New Roman" w:cs="Times New Roman"/>
          </w:rPr>
          <w:t>and pairwise comparison was repeated, rep</w:t>
        </w:r>
      </w:ins>
      <w:ins w:id="122" w:author="Mulcahy, Molly" w:date="2023-04-10T11:50:00Z">
        <w:r w:rsidR="002E0DA3">
          <w:rPr>
            <w:rFonts w:ascii="Times New Roman" w:hAnsi="Times New Roman" w:cs="Times New Roman"/>
          </w:rPr>
          <w:t xml:space="preserve">orting the effect size and </w:t>
        </w:r>
      </w:ins>
      <w:del w:id="123" w:author="Mulcahy, Molly" w:date="2023-04-10T11:49:00Z">
        <w:r w:rsidR="00A836E6" w:rsidRPr="00E62980" w:rsidDel="002E0DA3">
          <w:rPr>
            <w:rFonts w:ascii="Times New Roman" w:hAnsi="Times New Roman" w:cs="Times New Roman"/>
          </w:rPr>
          <w:delText xml:space="preserve">were then used and the </w:delText>
        </w:r>
      </w:del>
      <w:r w:rsidR="00A836E6" w:rsidRPr="00E62980">
        <w:rPr>
          <w:rFonts w:ascii="Times New Roman" w:hAnsi="Times New Roman" w:cs="Times New Roman"/>
        </w:rPr>
        <w:t>p-value for the interaction</w:t>
      </w:r>
      <w:del w:id="124" w:author="Mulcahy, Molly" w:date="2023-04-10T11:50:00Z">
        <w:r w:rsidR="00A836E6" w:rsidRPr="00E62980" w:rsidDel="002E0DA3">
          <w:rPr>
            <w:rFonts w:ascii="Times New Roman" w:hAnsi="Times New Roman" w:cs="Times New Roman"/>
          </w:rPr>
          <w:delText xml:space="preserve"> was reported</w:delText>
        </w:r>
      </w:del>
      <w:r w:rsidR="00A836E6" w:rsidRPr="00E62980">
        <w:rPr>
          <w:rFonts w:ascii="Times New Roman" w:hAnsi="Times New Roman" w:cs="Times New Roman"/>
        </w:rPr>
        <w:t xml:space="preserve">. </w:t>
      </w:r>
      <w:commentRangeEnd w:id="117"/>
      <w:r w:rsidR="00552B1B">
        <w:rPr>
          <w:rStyle w:val="CommentReference"/>
        </w:rPr>
        <w:commentReference w:id="117"/>
      </w:r>
      <w:commentRangeEnd w:id="118"/>
      <w:r w:rsidR="00552B1B">
        <w:rPr>
          <w:rStyle w:val="CommentReference"/>
        </w:rPr>
        <w:commentReference w:id="118"/>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w:t>
      </w:r>
      <w:proofErr w:type="spellStart"/>
      <w:r w:rsidR="00C04F83" w:rsidRPr="00E62980">
        <w:rPr>
          <w:rFonts w:ascii="Times New Roman" w:hAnsi="Times New Roman" w:cs="Times New Roman"/>
        </w:rPr>
        <w:t>Levene’s</w:t>
      </w:r>
      <w:proofErr w:type="spellEnd"/>
      <w:r w:rsidR="00C04F83" w:rsidRPr="00E62980">
        <w:rPr>
          <w:rFonts w:ascii="Times New Roman" w:hAnsi="Times New Roman" w:cs="Times New Roman"/>
        </w:rPr>
        <w:t xml:space="preserve">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r w:rsidR="004F4CDE" w:rsidRPr="00E62980">
        <w:t>eTRF</w:t>
      </w:r>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0E60CCA5"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 xml:space="preserve">early time restricted feeding (eTRF),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eTRF)</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This period represents the active phase of both pregnant and non-pregnant mice</w:t>
      </w:r>
      <w:ins w:id="125" w:author="Mulcahy, Molly" w:date="2023-04-03T10:26:00Z">
        <w:r w:rsidR="002439B8">
          <w:rPr>
            <w:rFonts w:ascii="Times New Roman" w:hAnsi="Times New Roman" w:cs="Times New Roman"/>
          </w:rPr>
          <w:t xml:space="preserve"> </w:t>
        </w:r>
      </w:ins>
      <w:r w:rsidR="007307AE"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a1u5nuo6urg","properties":{"formattedCitation":"(34)","plainCitation":"(34)","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AE3B2B" w:rsidRPr="00E62980">
        <w:rPr>
          <w:rFonts w:ascii="Times New Roman" w:hAnsi="Times New Roman" w:cs="Times New Roman"/>
        </w:rPr>
        <w:t>(34)</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more translationally relevant to human dietary restriction. </w:t>
      </w:r>
      <w:r w:rsidRPr="00E62980">
        <w:rPr>
          <w:rFonts w:ascii="Times New Roman" w:hAnsi="Times New Roman" w:cs="Times New Roman"/>
        </w:rPr>
        <w:t xml:space="preserve">This treatment started a week before mating </w:t>
      </w:r>
      <w:ins w:id="126" w:author="Mulcahy, Molly" w:date="2023-04-03T10:26:00Z">
        <w:r w:rsidR="002439B8">
          <w:rPr>
            <w:rFonts w:ascii="Times New Roman" w:hAnsi="Times New Roman" w:cs="Times New Roman"/>
          </w:rPr>
          <w:t>in both</w:t>
        </w:r>
      </w:ins>
      <w:ins w:id="127" w:author="Mulcahy, Molly" w:date="2023-04-03T10:27:00Z">
        <w:r w:rsidR="002439B8">
          <w:rPr>
            <w:rFonts w:ascii="Times New Roman" w:hAnsi="Times New Roman" w:cs="Times New Roman"/>
          </w:rPr>
          <w:t xml:space="preserve"> dams and sires </w:t>
        </w:r>
      </w:ins>
      <w:r w:rsidRPr="00E62980">
        <w:rPr>
          <w:rFonts w:ascii="Times New Roman" w:hAnsi="Times New Roman" w:cs="Times New Roman"/>
        </w:rPr>
        <w:t>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of maternal eTRF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commentRangeStart w:id="128"/>
      <w:r w:rsidRPr="00E62980">
        <w:rPr>
          <w:rFonts w:ascii="Times New Roman" w:hAnsi="Times New Roman" w:cs="Times New Roman"/>
        </w:rPr>
        <w:t>Litters were normalized to equal sizes</w:t>
      </w:r>
      <w:ins w:id="129" w:author="Mulcahy, Molly" w:date="2023-04-03T10:27:00Z">
        <w:r w:rsidR="002439B8">
          <w:rPr>
            <w:rFonts w:ascii="Times New Roman" w:hAnsi="Times New Roman" w:cs="Times New Roman"/>
          </w:rPr>
          <w:t xml:space="preserve"> on postnatal day 3</w:t>
        </w:r>
      </w:ins>
      <w:r w:rsidRPr="00E62980">
        <w:rPr>
          <w:rFonts w:ascii="Times New Roman" w:hAnsi="Times New Roman" w:cs="Times New Roman"/>
        </w:rPr>
        <w:t xml:space="preserve">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commentRangeEnd w:id="128"/>
      <w:r w:rsidR="009D2002">
        <w:rPr>
          <w:rStyle w:val="CommentReference"/>
        </w:rPr>
        <w:commentReference w:id="128"/>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r w:rsidR="00023443" w:rsidRPr="00E62980">
        <w:rPr>
          <w:rFonts w:ascii="Times New Roman" w:hAnsi="Times New Roman" w:cs="Times New Roman"/>
        </w:rPr>
        <w:t xml:space="preserve">eTRF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proofErr w:type="spellStart"/>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However, cumulative food intake in the NCD period is 22% higher in eTRF females than AL females and 10% higher in eTRF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 xml:space="preserve">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resulted in a 12% reduced feeding efficiency in eTRF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w:t>
      </w:r>
      <w:proofErr w:type="spellStart"/>
      <w:r w:rsidR="006A22AE"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Gestational eTRF</w:t>
      </w:r>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28E73B06"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dL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w:t>
      </w:r>
      <w:proofErr w:type="spellStart"/>
      <w:r w:rsidR="00BF3DF4"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proofErr w:type="spellStart"/>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 xml:space="preserve">there was no </w:t>
      </w:r>
      <w:proofErr w:type="spellStart"/>
      <w:r w:rsidR="00B83015" w:rsidRPr="00E62980">
        <w:rPr>
          <w:rFonts w:ascii="Times New Roman" w:hAnsi="Times New Roman" w:cs="Times New Roman"/>
        </w:rPr>
        <w:t>diet:sex</w:t>
      </w:r>
      <w:proofErr w:type="spellEnd"/>
      <w:r w:rsidR="00B83015" w:rsidRPr="00E62980">
        <w:rPr>
          <w:rFonts w:ascii="Times New Roman" w:hAnsi="Times New Roman" w:cs="Times New Roman"/>
        </w:rPr>
        <w:t xml:space="preserve"> interaction (</w:t>
      </w:r>
      <w:proofErr w:type="spellStart"/>
      <w:r w:rsidR="00B83015" w:rsidRPr="00E62980">
        <w:rPr>
          <w:rFonts w:ascii="Times New Roman" w:hAnsi="Times New Roman" w:cs="Times New Roman"/>
        </w:rPr>
        <w:t>p</w:t>
      </w:r>
      <w:r w:rsidR="00C27CCA" w:rsidRPr="00E62980">
        <w:rPr>
          <w:rFonts w:ascii="Times New Roman" w:hAnsi="Times New Roman" w:cs="Times New Roman"/>
          <w:vertAlign w:val="subscript"/>
        </w:rPr>
        <w:t>diet:sex</w:t>
      </w:r>
      <w:proofErr w:type="spellEnd"/>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where eTRF offspring had lower AUC 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proofErr w:type="spellStart"/>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proofErr w:type="spellEnd"/>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w:t>
      </w:r>
      <w:proofErr w:type="spellStart"/>
      <w:r w:rsidR="00B83015" w:rsidRPr="00E62980">
        <w:rPr>
          <w:rFonts w:ascii="Times New Roman" w:hAnsi="Times New Roman" w:cs="Times New Roman"/>
          <w:color w:val="000000" w:themeColor="text1"/>
        </w:rPr>
        <w:t>p</w:t>
      </w:r>
      <w:r w:rsidR="00B83015" w:rsidRPr="00E62980">
        <w:rPr>
          <w:rFonts w:ascii="Times New Roman" w:hAnsi="Times New Roman" w:cs="Times New Roman"/>
          <w:color w:val="000000" w:themeColor="text1"/>
          <w:vertAlign w:val="subscript"/>
        </w:rPr>
        <w:t>sex</w:t>
      </w:r>
      <w:proofErr w:type="spellEnd"/>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w:t>
      </w:r>
      <w:proofErr w:type="gramStart"/>
      <w:r w:rsidR="0094012E" w:rsidRPr="00E62980">
        <w:rPr>
          <w:rFonts w:ascii="Times New Roman" w:hAnsi="Times New Roman" w:cs="Times New Roman"/>
        </w:rPr>
        <w:t>decline</w:t>
      </w:r>
      <w:proofErr w:type="gramEnd"/>
      <w:r w:rsidR="0094012E" w:rsidRPr="00E62980">
        <w:rPr>
          <w:rFonts w:ascii="Times New Roman" w:hAnsi="Times New Roman" w:cs="Times New Roman"/>
        </w:rPr>
        <w:t xml:space="preserv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w:t>
      </w:r>
      <w:proofErr w:type="spellStart"/>
      <w:r w:rsidR="00830465"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830465" w:rsidRPr="00E62980">
        <w:rPr>
          <w:rFonts w:ascii="Times New Roman" w:hAnsi="Times New Roman" w:cs="Times New Roman"/>
        </w:rPr>
        <w:t xml:space="preserve">=0.10) or </w:t>
      </w:r>
      <w:r w:rsidR="00F14C74" w:rsidRPr="00E62980">
        <w:rPr>
          <w:rFonts w:ascii="Times New Roman" w:hAnsi="Times New Roman" w:cs="Times New Roman"/>
        </w:rPr>
        <w:t>treatment (</w:t>
      </w:r>
      <w:proofErr w:type="spellStart"/>
      <w:r w:rsidR="00F14C74"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that </w:t>
      </w:r>
      <w:r w:rsidR="00D04004" w:rsidRPr="00E62980">
        <w:rPr>
          <w:rFonts w:ascii="Times New Roman" w:hAnsi="Times New Roman" w:cs="Times New Roman"/>
        </w:rPr>
        <w:t xml:space="preserve">gestational eTRF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w:t>
      </w:r>
      <w:ins w:id="130" w:author="Mulcahy, Molly" w:date="2023-04-03T10:29:00Z">
        <w:r w:rsidR="00CB655B">
          <w:rPr>
            <w:rFonts w:ascii="Times New Roman" w:hAnsi="Times New Roman" w:cs="Times New Roman"/>
          </w:rPr>
          <w:t>red</w:t>
        </w:r>
      </w:ins>
      <w:ins w:id="131" w:author="Mulcahy, Molly" w:date="2023-04-03T10:30:00Z">
        <w:r w:rsidR="00CB655B">
          <w:rPr>
            <w:rFonts w:ascii="Times New Roman" w:hAnsi="Times New Roman" w:cs="Times New Roman"/>
          </w:rPr>
          <w:t>uc</w:t>
        </w:r>
      </w:ins>
      <w:del w:id="132" w:author="Mulcahy, Molly" w:date="2023-04-03T10:29:00Z">
        <w:r w:rsidR="00970D3E" w:rsidRPr="00E62980" w:rsidDel="00CB655B">
          <w:rPr>
            <w:rFonts w:ascii="Times New Roman" w:hAnsi="Times New Roman" w:cs="Times New Roman"/>
          </w:rPr>
          <w:delText>increas</w:delText>
        </w:r>
      </w:del>
      <w:r w:rsidR="00970D3E" w:rsidRPr="00E62980">
        <w:rPr>
          <w:rFonts w:ascii="Times New Roman" w:hAnsi="Times New Roman" w:cs="Times New Roman"/>
        </w:rPr>
        <w:t>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w:t>
      </w:r>
      <w:proofErr w:type="spellStart"/>
      <w:r w:rsidR="00E4627A"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w:t>
      </w:r>
      <w:proofErr w:type="spellStart"/>
      <w:r w:rsidR="00CC04EB"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proofErr w:type="spellEnd"/>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eTRF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Fasting blood glucose, assessed before ITT and GTT, was 10.4% higher in males than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sex</w:t>
      </w:r>
      <w:proofErr w:type="spellEnd"/>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eTRF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5BC92420"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eTRF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67.6% in AL offspring and by 31.8% in eTRF offspring after switching to HFHS, both of which 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as3co99ela","properties":{"formattedCitation":"(35)","plainCitation":"(35)","noteIndex":0},"citationItems":[{"id":1403,"uris":["http://zotero.org/users/5073745/items/CMFM6NFR"],"itemData":{"id":140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7]]},"issued":{"date-parts":[["1995"]]}}}],"schema":"https://github.com/citation-style-language/schema/raw/master/csl-citation.json"} </w:instrText>
      </w:r>
      <w:r w:rsidR="00362C3B" w:rsidRPr="00E62980">
        <w:rPr>
          <w:rFonts w:ascii="Times New Roman" w:hAnsi="Times New Roman" w:cs="Times New Roman"/>
        </w:rPr>
        <w:fldChar w:fldCharType="separate"/>
      </w:r>
      <w:r w:rsidR="00AE3B2B" w:rsidRPr="00E62980">
        <w:rPr>
          <w:rFonts w:ascii="Times New Roman" w:hAnsi="Times New Roman" w:cs="Times New Roman"/>
        </w:rPr>
        <w:t>(35)</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r w:rsidR="00F002AB" w:rsidRPr="00E62980">
        <w:rPr>
          <w:rFonts w:ascii="Times New Roman" w:hAnsi="Times New Roman" w:cs="Times New Roman"/>
        </w:rPr>
        <w:t xml:space="preserve">Similar to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eTRF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eTRF 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w:t>
      </w:r>
      <w:proofErr w:type="spellStart"/>
      <w:r w:rsidR="00983AE9" w:rsidRPr="00E62980">
        <w:rPr>
          <w:rFonts w:ascii="Times New Roman" w:hAnsi="Times New Roman" w:cs="Times New Roman"/>
        </w:rPr>
        <w:t>p</w:t>
      </w:r>
      <w:r w:rsidR="002431A5" w:rsidRPr="00E62980">
        <w:rPr>
          <w:rFonts w:ascii="Times New Roman" w:hAnsi="Times New Roman" w:cs="Times New Roman"/>
          <w:vertAlign w:val="subscript"/>
        </w:rPr>
        <w:t>sex</w:t>
      </w:r>
      <w:proofErr w:type="spellEnd"/>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xml:space="preserve">, </w:t>
      </w:r>
      <w:proofErr w:type="spellStart"/>
      <w:r w:rsidR="00983AE9"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Feeding efficiency</w:t>
      </w:r>
      <w:ins w:id="133" w:author="Mulcahy, Molly" w:date="2023-04-10T11:21:00Z">
        <w:r w:rsidR="00FD07F6">
          <w:rPr>
            <w:rFonts w:ascii="Times New Roman" w:hAnsi="Times New Roman" w:cs="Times New Roman"/>
          </w:rPr>
          <w:t xml:space="preserve">, a ratio comparing food intake to stored fat and lean mass, </w:t>
        </w:r>
      </w:ins>
      <w:r w:rsidR="00006E53" w:rsidRPr="00E62980">
        <w:rPr>
          <w:rFonts w:ascii="Times New Roman" w:hAnsi="Times New Roman" w:cs="Times New Roman"/>
        </w:rPr>
        <w:t xml:space="preserve"> </w:t>
      </w:r>
      <w:r w:rsidR="005A3F7F" w:rsidRPr="00E62980">
        <w:rPr>
          <w:rFonts w:ascii="Times New Roman" w:hAnsi="Times New Roman" w:cs="Times New Roman"/>
        </w:rPr>
        <w:t>was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sex</w:t>
      </w:r>
      <w:proofErr w:type="spellEnd"/>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indistinguishable between eTRF and AL offspring</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diet</w:t>
      </w:r>
      <w:proofErr w:type="spellEnd"/>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xml:space="preserve">, </w:t>
      </w:r>
      <w:proofErr w:type="spellStart"/>
      <w:r w:rsidR="00AC790C" w:rsidRPr="00E62980">
        <w:rPr>
          <w:rFonts w:ascii="Times New Roman" w:hAnsi="Times New Roman" w:cs="Times New Roman"/>
        </w:rPr>
        <w:t>p</w:t>
      </w:r>
      <w:r w:rsidRPr="00E62980">
        <w:rPr>
          <w:rFonts w:ascii="Times New Roman" w:hAnsi="Times New Roman" w:cs="Times New Roman"/>
          <w:vertAlign w:val="subscript"/>
        </w:rPr>
        <w:t>sex:diet</w:t>
      </w:r>
      <w:proofErr w:type="spellEnd"/>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eTRF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response to insulin, with less than a 1 mg/dL difference from</w:t>
      </w:r>
      <w:r w:rsidR="007872A5" w:rsidRPr="00E62980">
        <w:rPr>
          <w:rFonts w:ascii="Times New Roman" w:hAnsi="Times New Roman" w:cs="Times New Roman"/>
        </w:rPr>
        <w:t xml:space="preserve"> their AL counterparts (</w:t>
      </w:r>
      <w:proofErr w:type="spellStart"/>
      <w:r w:rsidR="007872A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7872A5" w:rsidRPr="00E62980">
        <w:rPr>
          <w:rFonts w:ascii="Times New Roman" w:hAnsi="Times New Roman" w:cs="Times New Roman"/>
        </w:rPr>
        <w:t>=0.85), but</w:t>
      </w:r>
      <w:r w:rsidR="00152545" w:rsidRPr="00E62980">
        <w:rPr>
          <w:rFonts w:ascii="Times New Roman" w:hAnsi="Times New Roman" w:cs="Times New Roman"/>
        </w:rPr>
        <w:t xml:space="preserve"> male </w:t>
      </w:r>
      <w:proofErr w:type="spellStart"/>
      <w:r w:rsidR="00152545" w:rsidRPr="00E62980">
        <w:rPr>
          <w:rFonts w:ascii="Times New Roman" w:hAnsi="Times New Roman" w:cs="Times New Roman"/>
        </w:rPr>
        <w:t>eTRF</w:t>
      </w:r>
      <w:proofErr w:type="spellEnd"/>
      <w:r w:rsidR="00152545" w:rsidRPr="00E62980">
        <w:rPr>
          <w:rFonts w:ascii="Times New Roman" w:hAnsi="Times New Roman" w:cs="Times New Roman"/>
        </w:rPr>
        <w:t xml:space="preserve">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dL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w:t>
      </w:r>
      <w:proofErr w:type="spellStart"/>
      <w:r w:rsidR="0015254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r w:rsidR="00FF7F2E" w:rsidRPr="00E62980">
        <w:rPr>
          <w:rFonts w:ascii="Times New Roman" w:hAnsi="Times New Roman" w:cs="Times New Roman"/>
        </w:rPr>
        <w:t xml:space="preserve">eTRF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proofErr w:type="spellStart"/>
      <w:r w:rsidR="003C0114" w:rsidRPr="00E62980">
        <w:rPr>
          <w:rFonts w:ascii="Times New Roman" w:hAnsi="Times New Roman" w:cs="Times New Roman"/>
        </w:rPr>
        <w:t>eTRF</w:t>
      </w:r>
      <w:proofErr w:type="spellEnd"/>
      <w:r w:rsidR="003C0114" w:rsidRPr="00E62980">
        <w:rPr>
          <w:rFonts w:ascii="Times New Roman" w:hAnsi="Times New Roman" w:cs="Times New Roman"/>
        </w:rPr>
        <w:t xml:space="preserve">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sex</w:t>
      </w:r>
      <w:proofErr w:type="spellEnd"/>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differences between eTRF and AL offspring</w:t>
      </w:r>
      <w:r w:rsidR="0021435C" w:rsidRPr="00E62980">
        <w:rPr>
          <w:rFonts w:ascii="Times New Roman" w:hAnsi="Times New Roman" w:cs="Times New Roman"/>
        </w:rPr>
        <w:t xml:space="preserve"> (</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diet</w:t>
      </w:r>
      <w:proofErr w:type="spellEnd"/>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w:t>
      </w:r>
      <w:proofErr w:type="spellStart"/>
      <w:r w:rsidR="007872A5" w:rsidRPr="00E62980">
        <w:rPr>
          <w:rFonts w:ascii="Times New Roman" w:hAnsi="Times New Roman" w:cs="Times New Roman"/>
        </w:rPr>
        <w:t>p</w:t>
      </w:r>
      <w:r w:rsidR="0066510F" w:rsidRPr="00E62980">
        <w:rPr>
          <w:rFonts w:ascii="Times New Roman" w:hAnsi="Times New Roman" w:cs="Times New Roman"/>
          <w:vertAlign w:val="subscript"/>
        </w:rPr>
        <w:t>sex</w:t>
      </w:r>
      <w:proofErr w:type="spellEnd"/>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r w:rsidR="0066510F" w:rsidRPr="00E62980">
        <w:rPr>
          <w:rFonts w:ascii="Times New Roman" w:hAnsi="Times New Roman" w:cs="Times New Roman"/>
        </w:rPr>
        <w:t xml:space="preserve">eTRF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66510F" w:rsidRPr="00E62980">
        <w:rPr>
          <w:rFonts w:ascii="Times New Roman" w:hAnsi="Times New Roman" w:cs="Times New Roman"/>
          <w:vertAlign w:val="subscript"/>
        </w:rPr>
        <w:t>diet</w:t>
      </w:r>
      <w:proofErr w:type="spellEnd"/>
      <w:r w:rsidR="003C0114" w:rsidRPr="00E62980">
        <w:rPr>
          <w:rFonts w:ascii="Times New Roman" w:hAnsi="Times New Roman" w:cs="Times New Roman"/>
        </w:rPr>
        <w:t>=0.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w:t>
      </w:r>
      <w:proofErr w:type="spellStart"/>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proofErr w:type="spellEnd"/>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though now in the 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eTRF</w:t>
      </w:r>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of </w:t>
      </w:r>
      <w:r w:rsidR="00CA2887" w:rsidRPr="00E62980">
        <w:rPr>
          <w:rFonts w:ascii="Times New Roman" w:hAnsi="Times New Roman" w:cs="Times New Roman"/>
        </w:rPr>
        <w:t xml:space="preserve">53mg/dL higher glucose than AL males </w:t>
      </w:r>
      <w:r w:rsidR="00D04E36" w:rsidRPr="00E62980">
        <w:rPr>
          <w:rFonts w:ascii="Times New Roman" w:hAnsi="Times New Roman" w:cs="Times New Roman"/>
        </w:rPr>
        <w:t xml:space="preserve">during the course of the experiment </w:t>
      </w:r>
      <w:r w:rsidR="003D4F95"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r w:rsidR="00CA2887" w:rsidRPr="00E62980">
        <w:rPr>
          <w:rFonts w:ascii="Times New Roman" w:hAnsi="Times New Roman" w:cs="Times New Roman"/>
        </w:rPr>
        <w:t xml:space="preserve">eTRF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compared to AL females </w:t>
      </w:r>
      <w:r w:rsidR="009D244A"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w:t>
      </w:r>
      <w:proofErr w:type="spellStart"/>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proofErr w:type="spellEnd"/>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proofErr w:type="spellStart"/>
      <w:r w:rsidR="0054727D" w:rsidRPr="00E62980">
        <w:rPr>
          <w:rFonts w:ascii="Times New Roman" w:hAnsi="Times New Roman" w:cs="Times New Roman"/>
        </w:rPr>
        <w:t>eTRF</w:t>
      </w:r>
      <w:proofErr w:type="spellEnd"/>
      <w:r w:rsidR="0054727D" w:rsidRPr="00E62980">
        <w:rPr>
          <w:rFonts w:ascii="Times New Roman" w:hAnsi="Times New Roman" w:cs="Times New Roman"/>
        </w:rPr>
        <w:t xml:space="preserve"> </w:t>
      </w:r>
      <w:r w:rsidR="009A784F" w:rsidRPr="00E62980">
        <w:rPr>
          <w:rFonts w:ascii="Times New Roman" w:hAnsi="Times New Roman" w:cs="Times New Roman"/>
        </w:rPr>
        <w:t>females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0.07</w:t>
      </w:r>
      <w:r w:rsidR="00B56169" w:rsidRPr="00E62980">
        <w:rPr>
          <w:rFonts w:ascii="Times New Roman" w:hAnsi="Times New Roman" w:cs="Times New Roman"/>
        </w:rPr>
        <w:t>) but</w:t>
      </w:r>
      <w:r w:rsidR="009A784F" w:rsidRPr="00E62980">
        <w:rPr>
          <w:rFonts w:ascii="Times New Roman" w:hAnsi="Times New Roman" w:cs="Times New Roman"/>
        </w:rPr>
        <w:t xml:space="preserve"> was 13.5% higher in eTRF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r w:rsidR="0054727D" w:rsidRPr="00E62980">
        <w:rPr>
          <w:rFonts w:ascii="Times New Roman" w:hAnsi="Times New Roman" w:cs="Times New Roman"/>
        </w:rPr>
        <w:t xml:space="preserve">eTRF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eTRF</w:t>
      </w:r>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32F6DD63"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After noticing</w:t>
      </w:r>
      <w:del w:id="134" w:author="Mulcahy, Molly" w:date="2023-04-10T11:28:00Z">
        <w:r w:rsidRPr="00E62980" w:rsidDel="00FD07F6">
          <w:rPr>
            <w:rFonts w:ascii="Times New Roman" w:hAnsi="Times New Roman" w:cs="Times New Roman"/>
          </w:rPr>
          <w:delText xml:space="preserve"> a</w:delText>
        </w:r>
      </w:del>
      <w:r w:rsidRPr="00E62980">
        <w:rPr>
          <w:rFonts w:ascii="Times New Roman" w:hAnsi="Times New Roman" w:cs="Times New Roman"/>
        </w:rPr>
        <w:t xml:space="preserve"> </w:t>
      </w:r>
      <w:del w:id="135" w:author="Mulcahy, Molly" w:date="2023-04-10T11:28:00Z">
        <w:r w:rsidRPr="00E62980" w:rsidDel="00FD07F6">
          <w:rPr>
            <w:rFonts w:ascii="Times New Roman" w:hAnsi="Times New Roman" w:cs="Times New Roman"/>
          </w:rPr>
          <w:delText xml:space="preserve">consistent </w:delText>
        </w:r>
      </w:del>
      <w:del w:id="136" w:author="Mulcahy, Molly" w:date="2023-04-10T11:27:00Z">
        <w:r w:rsidRPr="00E62980" w:rsidDel="00FD07F6">
          <w:rPr>
            <w:rFonts w:ascii="Times New Roman" w:hAnsi="Times New Roman" w:cs="Times New Roman"/>
          </w:rPr>
          <w:delText xml:space="preserve">trend </w:delText>
        </w:r>
      </w:del>
      <w:del w:id="137" w:author="Mulcahy, Molly" w:date="2023-04-10T11:28:00Z">
        <w:r w:rsidRPr="00E62980" w:rsidDel="00FD07F6">
          <w:rPr>
            <w:rFonts w:ascii="Times New Roman" w:hAnsi="Times New Roman" w:cs="Times New Roman"/>
          </w:rPr>
          <w:delText xml:space="preserve">in both cohorts of </w:delText>
        </w:r>
      </w:del>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males develop</w:t>
      </w:r>
      <w:ins w:id="138" w:author="Mulcahy, Molly" w:date="2023-04-10T11:29:00Z">
        <w:r w:rsidR="00FD07F6">
          <w:rPr>
            <w:rFonts w:ascii="Times New Roman" w:hAnsi="Times New Roman" w:cs="Times New Roman"/>
          </w:rPr>
          <w:t>ed</w:t>
        </w:r>
      </w:ins>
      <w:del w:id="139" w:author="Mulcahy, Molly" w:date="2023-04-10T11:29:00Z">
        <w:r w:rsidRPr="00E62980" w:rsidDel="00FD07F6">
          <w:rPr>
            <w:rFonts w:ascii="Times New Roman" w:hAnsi="Times New Roman" w:cs="Times New Roman"/>
          </w:rPr>
          <w:delText>ing</w:delText>
        </w:r>
      </w:del>
      <w:r w:rsidRPr="00E62980">
        <w:rPr>
          <w:rFonts w:ascii="Times New Roman" w:hAnsi="Times New Roman" w:cs="Times New Roman"/>
        </w:rPr>
        <w:t xml:space="preserve"> glucose intolerance after HFHS diet exposure</w:t>
      </w:r>
      <w:ins w:id="140" w:author="Mulcahy, Molly" w:date="2023-04-10T11:28:00Z">
        <w:r w:rsidR="00FD07F6">
          <w:rPr>
            <w:rFonts w:ascii="Times New Roman" w:hAnsi="Times New Roman" w:cs="Times New Roman"/>
          </w:rPr>
          <w:t xml:space="preserve"> </w:t>
        </w:r>
        <w:r w:rsidR="00FD07F6" w:rsidRPr="00E62980">
          <w:rPr>
            <w:rFonts w:ascii="Times New Roman" w:hAnsi="Times New Roman" w:cs="Times New Roman"/>
          </w:rPr>
          <w:t>in both cohorts</w:t>
        </w:r>
      </w:ins>
      <w:r w:rsidRPr="00E62980">
        <w:rPr>
          <w:rFonts w:ascii="Times New Roman" w:hAnsi="Times New Roman" w:cs="Times New Roman"/>
        </w:rPr>
        <w:t xml:space="preserv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w:t>
      </w:r>
      <w:proofErr w:type="spellEnd"/>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eTRF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diet</w:t>
      </w:r>
      <w:proofErr w:type="spellEnd"/>
      <w:r w:rsidR="00FB7F5A" w:rsidRPr="00E62980">
        <w:rPr>
          <w:rFonts w:ascii="Times New Roman" w:hAnsi="Times New Roman" w:cs="Times New Roman"/>
        </w:rPr>
        <w:t xml:space="preserve">=0.071). Females had similar increases in insulin in response to glucose injection, 139% in AL versus 137% eTRF.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eTRF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diet</w:t>
      </w:r>
      <w:proofErr w:type="spellEnd"/>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w:t>
      </w:r>
      <w:proofErr w:type="spellStart"/>
      <w:r w:rsidR="00344222" w:rsidRPr="00E62980">
        <w:rPr>
          <w:rFonts w:ascii="Times New Roman" w:hAnsi="Times New Roman" w:cs="Times New Roman"/>
        </w:rPr>
        <w:t>p</w:t>
      </w:r>
      <w:r w:rsidR="00344222" w:rsidRPr="00E62980">
        <w:rPr>
          <w:rFonts w:ascii="Times New Roman" w:hAnsi="Times New Roman" w:cs="Times New Roman"/>
          <w:vertAlign w:val="subscript"/>
        </w:rPr>
        <w:t>sex</w:t>
      </w:r>
      <w:proofErr w:type="spellEnd"/>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Male and female offspring of eTRF dams had lower baseline insulin values compared to AL dams</w:t>
      </w:r>
      <w:r w:rsidR="006B58D5" w:rsidRPr="00E62980">
        <w:rPr>
          <w:rFonts w:ascii="Times New Roman" w:hAnsi="Times New Roman" w:cs="Times New Roman"/>
        </w:rPr>
        <w:t>, which we believe resulted in the similarity of fold change insulin secretion between maternal 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 xml:space="preserve">This study was not conclusive as it had a lower sample size and failed to reach statistical </w:t>
      </w:r>
      <w:proofErr w:type="gramStart"/>
      <w:r w:rsidR="006B58D5" w:rsidRPr="00E62980">
        <w:rPr>
          <w:rFonts w:ascii="Times New Roman" w:hAnsi="Times New Roman" w:cs="Times New Roman"/>
        </w:rPr>
        <w:t>significance</w:t>
      </w:r>
      <w:r w:rsidR="00344222" w:rsidRPr="00E62980">
        <w:rPr>
          <w:rFonts w:ascii="Times New Roman" w:hAnsi="Times New Roman" w:cs="Times New Roman"/>
        </w:rPr>
        <w:t xml:space="preserve">, </w:t>
      </w:r>
      <w:r w:rsidR="006B58D5" w:rsidRPr="00E62980">
        <w:rPr>
          <w:rFonts w:ascii="Times New Roman" w:hAnsi="Times New Roman" w:cs="Times New Roman"/>
        </w:rPr>
        <w:t>but</w:t>
      </w:r>
      <w:proofErr w:type="gramEnd"/>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 xml:space="preserve">is </w:t>
      </w:r>
      <w:del w:id="141" w:author="Mulcahy, Molly" w:date="2023-04-10T11:32:00Z">
        <w:r w:rsidR="009555E3" w:rsidRPr="00E62980" w:rsidDel="002E134B">
          <w:rPr>
            <w:rFonts w:ascii="Times New Roman" w:hAnsi="Times New Roman" w:cs="Times New Roman"/>
          </w:rPr>
          <w:delText xml:space="preserve">more </w:delText>
        </w:r>
      </w:del>
      <w:ins w:id="142" w:author="Mulcahy, Molly" w:date="2023-04-10T11:32:00Z">
        <w:r w:rsidR="002E134B">
          <w:rPr>
            <w:rFonts w:ascii="Times New Roman" w:hAnsi="Times New Roman" w:cs="Times New Roman"/>
          </w:rPr>
          <w:t>modestly</w:t>
        </w:r>
        <w:r w:rsidR="002E134B" w:rsidRPr="00E62980">
          <w:rPr>
            <w:rFonts w:ascii="Times New Roman" w:hAnsi="Times New Roman" w:cs="Times New Roman"/>
          </w:rPr>
          <w:t xml:space="preserve"> </w:t>
        </w:r>
      </w:ins>
      <w:r w:rsidR="009555E3" w:rsidRPr="00E62980">
        <w:rPr>
          <w:rFonts w:ascii="Times New Roman" w:hAnsi="Times New Roman" w:cs="Times New Roman"/>
        </w:rPr>
        <w:t xml:space="preserve">impaired in </w:t>
      </w:r>
      <w:ins w:id="143" w:author="Mulcahy, Molly" w:date="2023-04-10T11:32:00Z">
        <w:r w:rsidR="002E134B">
          <w:rPr>
            <w:rFonts w:ascii="Times New Roman" w:hAnsi="Times New Roman" w:cs="Times New Roman"/>
          </w:rPr>
          <w:t xml:space="preserve">male </w:t>
        </w:r>
      </w:ins>
      <w:proofErr w:type="spellStart"/>
      <w:r w:rsidR="009555E3" w:rsidRPr="00E62980">
        <w:rPr>
          <w:rFonts w:ascii="Times New Roman" w:hAnsi="Times New Roman" w:cs="Times New Roman"/>
        </w:rPr>
        <w:t>eTRF</w:t>
      </w:r>
      <w:proofErr w:type="spellEnd"/>
      <w:r w:rsidR="009555E3" w:rsidRPr="00E62980">
        <w:rPr>
          <w:rFonts w:ascii="Times New Roman" w:hAnsi="Times New Roman" w:cs="Times New Roman"/>
        </w:rPr>
        <w:t xml:space="preserve"> offspring </w:t>
      </w:r>
      <w:del w:id="144" w:author="Mulcahy, Molly" w:date="2023-04-10T11:32:00Z">
        <w:r w:rsidR="009555E3" w:rsidRPr="00E62980" w:rsidDel="002E134B">
          <w:rPr>
            <w:rFonts w:ascii="Times New Roman" w:hAnsi="Times New Roman" w:cs="Times New Roman"/>
          </w:rPr>
          <w:delText>than in AL</w:delText>
        </w:r>
      </w:del>
      <w:del w:id="145" w:author="Mulcahy, Molly" w:date="2023-04-10T11:31:00Z">
        <w:r w:rsidR="009555E3" w:rsidRPr="00E62980" w:rsidDel="002E134B">
          <w:rPr>
            <w:rFonts w:ascii="Times New Roman" w:hAnsi="Times New Roman" w:cs="Times New Roman"/>
          </w:rPr>
          <w:delText>, especially</w:delText>
        </w:r>
      </w:del>
      <w:del w:id="146" w:author="Mulcahy, Molly" w:date="2023-04-10T11:32:00Z">
        <w:r w:rsidR="009555E3" w:rsidRPr="00E62980" w:rsidDel="002E134B">
          <w:rPr>
            <w:rFonts w:ascii="Times New Roman" w:hAnsi="Times New Roman" w:cs="Times New Roman"/>
          </w:rPr>
          <w:delText xml:space="preserve"> </w:delText>
        </w:r>
      </w:del>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t>Discussion</w:t>
      </w:r>
    </w:p>
    <w:p w14:paraId="038DF86D" w14:textId="6B730BA2" w:rsidR="002E3F66" w:rsidRPr="00E62980" w:rsidRDefault="00C72A22" w:rsidP="008915FC">
      <w:pPr>
        <w:spacing w:line="480" w:lineRule="auto"/>
        <w:ind w:firstLine="720"/>
        <w:rPr>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eTRF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We find minimal effects associated with eTRF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xml:space="preserve">. However, after prolonged HFHS diet feeding, </w:t>
      </w:r>
      <w:del w:id="147" w:author="Mulcahy, Molly" w:date="2023-04-10T11:37:00Z">
        <w:r w:rsidR="00346787" w:rsidRPr="00E62980" w:rsidDel="006812BD">
          <w:rPr>
            <w:rFonts w:ascii="Times New Roman" w:hAnsi="Times New Roman" w:cs="Times New Roman"/>
          </w:rPr>
          <w:delText>there are</w:delText>
        </w:r>
        <w:r w:rsidRPr="00E62980" w:rsidDel="006812BD">
          <w:rPr>
            <w:rFonts w:ascii="Times New Roman" w:hAnsi="Times New Roman" w:cs="Times New Roman"/>
          </w:rPr>
          <w:delText xml:space="preserve"> deleterious effects</w:delText>
        </w:r>
        <w:r w:rsidR="00B42E04" w:rsidRPr="00E62980" w:rsidDel="006812BD">
          <w:rPr>
            <w:rFonts w:ascii="Times New Roman" w:hAnsi="Times New Roman" w:cs="Times New Roman"/>
          </w:rPr>
          <w:delText xml:space="preserve"> </w:delText>
        </w:r>
        <w:r w:rsidR="00151682" w:rsidRPr="00E62980" w:rsidDel="006812BD">
          <w:rPr>
            <w:rFonts w:ascii="Times New Roman" w:hAnsi="Times New Roman" w:cs="Times New Roman"/>
          </w:rPr>
          <w:delText>on</w:delText>
        </w:r>
        <w:r w:rsidR="00B42E04" w:rsidRPr="00E62980" w:rsidDel="006812BD">
          <w:rPr>
            <w:rFonts w:ascii="Times New Roman" w:hAnsi="Times New Roman" w:cs="Times New Roman"/>
          </w:rPr>
          <w:delText xml:space="preserve"> </w:delText>
        </w:r>
      </w:del>
      <w:r w:rsidR="00B42E04" w:rsidRPr="00E62980">
        <w:rPr>
          <w:rFonts w:ascii="Times New Roman" w:hAnsi="Times New Roman" w:cs="Times New Roman"/>
        </w:rPr>
        <w:t>glucose tolerance</w:t>
      </w:r>
      <w:r w:rsidRPr="00E62980">
        <w:rPr>
          <w:rFonts w:ascii="Times New Roman" w:hAnsi="Times New Roman" w:cs="Times New Roman"/>
        </w:rPr>
        <w:t xml:space="preserve"> </w:t>
      </w:r>
      <w:ins w:id="148" w:author="Mulcahy, Molly" w:date="2023-04-10T11:37:00Z">
        <w:r w:rsidR="006812BD">
          <w:rPr>
            <w:rFonts w:ascii="Times New Roman" w:hAnsi="Times New Roman" w:cs="Times New Roman"/>
          </w:rPr>
          <w:t xml:space="preserve">develops </w:t>
        </w:r>
      </w:ins>
      <w:r w:rsidR="00151682" w:rsidRPr="00E62980">
        <w:rPr>
          <w:rFonts w:ascii="Times New Roman" w:hAnsi="Times New Roman" w:cs="Times New Roman"/>
        </w:rPr>
        <w:t>only</w:t>
      </w:r>
      <w:r w:rsidR="00B42E04" w:rsidRPr="00E62980">
        <w:rPr>
          <w:rFonts w:ascii="Times New Roman" w:hAnsi="Times New Roman" w:cs="Times New Roman"/>
        </w:rPr>
        <w:t xml:space="preserve"> </w:t>
      </w:r>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w:t>
      </w:r>
      <w:ins w:id="149" w:author="Mulcahy, Molly" w:date="2023-04-10T11:40:00Z">
        <w:r w:rsidR="006812BD">
          <w:rPr>
            <w:rFonts w:ascii="Times New Roman" w:hAnsi="Times New Roman" w:cs="Times New Roman"/>
          </w:rPr>
          <w:t>suggests modest reduction</w:t>
        </w:r>
      </w:ins>
      <w:del w:id="150" w:author="Mulcahy, Molly" w:date="2023-04-10T11:39:00Z">
        <w:r w:rsidR="008915FC" w:rsidRPr="00E62980" w:rsidDel="006812BD">
          <w:rPr>
            <w:rFonts w:ascii="Times New Roman" w:hAnsi="Times New Roman" w:cs="Times New Roman"/>
          </w:rPr>
          <w:delText>strongly implicates</w:delText>
        </w:r>
      </w:del>
      <w:r w:rsidR="008915FC" w:rsidRPr="00E62980">
        <w:rPr>
          <w:rFonts w:ascii="Times New Roman" w:hAnsi="Times New Roman" w:cs="Times New Roman"/>
        </w:rPr>
        <w:t xml:space="preserve"> </w:t>
      </w:r>
      <w:del w:id="151" w:author="Mulcahy, Molly" w:date="2023-04-10T11:40:00Z">
        <w:r w:rsidR="008915FC" w:rsidRPr="00E62980" w:rsidDel="006812BD">
          <w:rPr>
            <w:rFonts w:ascii="Times New Roman" w:hAnsi="Times New Roman" w:cs="Times New Roman"/>
          </w:rPr>
          <w:delText xml:space="preserve">differences </w:delText>
        </w:r>
      </w:del>
      <w:r w:rsidR="008915FC" w:rsidRPr="00E62980">
        <w:rPr>
          <w:rFonts w:ascii="Times New Roman" w:hAnsi="Times New Roman" w:cs="Times New Roman"/>
        </w:rPr>
        <w:t xml:space="preserve">in insulin secretion between </w:t>
      </w:r>
      <w:proofErr w:type="spellStart"/>
      <w:r w:rsidR="008915FC" w:rsidRPr="00E62980">
        <w:rPr>
          <w:rFonts w:ascii="Times New Roman" w:hAnsi="Times New Roman" w:cs="Times New Roman"/>
        </w:rPr>
        <w:t>eTRF</w:t>
      </w:r>
      <w:proofErr w:type="spellEnd"/>
      <w:ins w:id="152" w:author="Mulcahy, Molly" w:date="2023-04-10T11:39:00Z">
        <w:r w:rsidR="006812BD">
          <w:rPr>
            <w:rFonts w:ascii="Times New Roman" w:hAnsi="Times New Roman" w:cs="Times New Roman"/>
          </w:rPr>
          <w:t xml:space="preserve"> and AL</w:t>
        </w:r>
      </w:ins>
      <w:r w:rsidR="008915FC" w:rsidRPr="00E62980">
        <w:rPr>
          <w:rFonts w:ascii="Times New Roman" w:hAnsi="Times New Roman" w:cs="Times New Roman"/>
        </w:rPr>
        <w:t xml:space="preserve"> </w:t>
      </w:r>
      <w:proofErr w:type="spellStart"/>
      <w:r w:rsidR="008915FC" w:rsidRPr="00E62980">
        <w:rPr>
          <w:rFonts w:ascii="Times New Roman" w:hAnsi="Times New Roman" w:cs="Times New Roman"/>
        </w:rPr>
        <w:t>males.</w:t>
      </w:r>
      <w:del w:id="153" w:author="Mulcahy, Molly" w:date="2023-04-10T11:40:00Z">
        <w:r w:rsidR="008915FC" w:rsidRPr="00E62980" w:rsidDel="006812BD">
          <w:rPr>
            <w:rFonts w:ascii="Times New Roman" w:hAnsi="Times New Roman" w:cs="Times New Roman"/>
          </w:rPr>
          <w:delText xml:space="preserve"> However</w:delText>
        </w:r>
      </w:del>
      <w:ins w:id="154" w:author="Mulcahy, Molly" w:date="2023-04-10T11:40:00Z">
        <w:r w:rsidR="006812BD">
          <w:rPr>
            <w:rFonts w:ascii="Times New Roman" w:hAnsi="Times New Roman" w:cs="Times New Roman"/>
          </w:rPr>
          <w:t>Although</w:t>
        </w:r>
      </w:ins>
      <w:proofErr w:type="spellEnd"/>
      <w:r w:rsidR="008915FC" w:rsidRPr="00E62980">
        <w:rPr>
          <w:rFonts w:ascii="Times New Roman" w:hAnsi="Times New Roman" w:cs="Times New Roman"/>
        </w:rPr>
        <w:t xml:space="preserve">, the latter was </w:t>
      </w:r>
      <w:del w:id="155" w:author="Mulcahy, Molly" w:date="2023-04-10T11:40:00Z">
        <w:r w:rsidR="008915FC" w:rsidRPr="00E62980" w:rsidDel="006812BD">
          <w:rPr>
            <w:rFonts w:ascii="Times New Roman" w:hAnsi="Times New Roman" w:cs="Times New Roman"/>
          </w:rPr>
          <w:delText xml:space="preserve">preliminary </w:delText>
        </w:r>
      </w:del>
      <w:ins w:id="156" w:author="Mulcahy, Molly" w:date="2023-04-10T11:40:00Z">
        <w:r w:rsidR="006812BD">
          <w:rPr>
            <w:rFonts w:ascii="Times New Roman" w:hAnsi="Times New Roman" w:cs="Times New Roman"/>
          </w:rPr>
          <w:t>exploratory</w:t>
        </w:r>
        <w:r w:rsidR="006812BD" w:rsidRPr="00E62980">
          <w:rPr>
            <w:rFonts w:ascii="Times New Roman" w:hAnsi="Times New Roman" w:cs="Times New Roman"/>
          </w:rPr>
          <w:t xml:space="preserve"> </w:t>
        </w:r>
      </w:ins>
      <w:r w:rsidR="008915FC" w:rsidRPr="00E62980">
        <w:rPr>
          <w:rFonts w:ascii="Times New Roman" w:hAnsi="Times New Roman" w:cs="Times New Roman"/>
        </w:rPr>
        <w:t xml:space="preserve">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r w:rsidR="00AA5B2F" w:rsidRPr="00E62980">
        <w:rPr>
          <w:rFonts w:ascii="Times New Roman" w:hAnsi="Times New Roman" w:cs="Times New Roman"/>
        </w:rPr>
        <w:t xml:space="preserve">, which is similar to the phenotype we note in </w:t>
      </w:r>
      <w:r w:rsidR="00981834" w:rsidRPr="00E62980">
        <w:rPr>
          <w:rFonts w:ascii="Times New Roman" w:hAnsi="Times New Roman" w:cs="Times New Roman"/>
        </w:rPr>
        <w:t>male eTRF</w:t>
      </w:r>
      <w:r w:rsidR="00133D7D" w:rsidRPr="00E62980">
        <w:rPr>
          <w:rFonts w:ascii="Times New Roman" w:hAnsi="Times New Roman" w:cs="Times New Roman"/>
        </w:rPr>
        <w:t xml:space="preserve"> </w:t>
      </w:r>
      <w:r w:rsidR="00981834" w:rsidRPr="00E62980">
        <w:rPr>
          <w:rFonts w:ascii="Times New Roman" w:hAnsi="Times New Roman" w:cs="Times New Roman"/>
        </w:rPr>
        <w:t>offspring after prolonged HFHS feeding</w:t>
      </w:r>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F941A1" w:rsidRPr="00E62980">
        <w:rPr>
          <w:rFonts w:ascii="Times New Roman" w:hAnsi="Times New Roman" w:cs="Times New Roman"/>
        </w:rPr>
        <w:t>(14)</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there are </w:t>
      </w:r>
      <w:r w:rsidR="00850792" w:rsidRPr="00E62980">
        <w:rPr>
          <w:rFonts w:ascii="Times New Roman" w:hAnsi="Times New Roman" w:cs="Times New Roman"/>
        </w:rPr>
        <w:t>some</w:t>
      </w:r>
      <w:r w:rsidR="00E263B5" w:rsidRPr="00E62980">
        <w:rPr>
          <w:rFonts w:ascii="Times New Roman" w:hAnsi="Times New Roman" w:cs="Times New Roman"/>
        </w:rPr>
        <w:t xml:space="preserve"> differences compared to the current study.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glucose stimulated insulin secretion in both male and female offspring who had not been exposed to high fat diet. </w:t>
      </w:r>
      <w:r w:rsidR="00572513" w:rsidRPr="00E62980">
        <w:rPr>
          <w:rFonts w:ascii="Times New Roman" w:hAnsi="Times New Roman" w:cs="Times New Roman"/>
        </w:rPr>
        <w:t>T</w:t>
      </w:r>
      <w:r w:rsidR="007B735D" w:rsidRPr="00E62980">
        <w:rPr>
          <w:rFonts w:ascii="Times New Roman" w:hAnsi="Times New Roman" w:cs="Times New Roman"/>
        </w:rPr>
        <w:t xml:space="preserve">hese </w:t>
      </w:r>
      <w:r w:rsidR="00572513" w:rsidRPr="00E62980">
        <w:rPr>
          <w:rFonts w:ascii="Times New Roman" w:hAnsi="Times New Roman" w:cs="Times New Roman"/>
        </w:rPr>
        <w:t xml:space="preserve">glycemic </w:t>
      </w:r>
      <w:r w:rsidR="007B735D" w:rsidRPr="00E62980">
        <w:rPr>
          <w:rFonts w:ascii="Times New Roman" w:hAnsi="Times New Roman" w:cs="Times New Roman"/>
        </w:rPr>
        <w:t xml:space="preserve">effects </w:t>
      </w:r>
      <w:r w:rsidR="007B735D" w:rsidRPr="00E62980">
        <w:rPr>
          <w:rFonts w:ascii="Times New Roman" w:hAnsi="Times New Roman" w:cs="Times New Roman"/>
          <w:i/>
          <w:iCs/>
        </w:rPr>
        <w:t xml:space="preserve">in vivo </w:t>
      </w:r>
      <w:r w:rsidR="007B735D" w:rsidRPr="00E62980">
        <w:rPr>
          <w:rFonts w:ascii="Times New Roman" w:hAnsi="Times New Roman" w:cs="Times New Roman"/>
        </w:rPr>
        <w:t>were apparent in female offspring</w:t>
      </w:r>
      <w:r w:rsidR="001C570A" w:rsidRPr="00E62980">
        <w:rPr>
          <w:rFonts w:ascii="Times New Roman" w:hAnsi="Times New Roman" w:cs="Times New Roman"/>
        </w:rPr>
        <w:t xml:space="preserve">, but were present in both male and female offspring </w:t>
      </w:r>
      <w:r w:rsidR="001C570A" w:rsidRPr="00E62980">
        <w:rPr>
          <w:rFonts w:ascii="Times New Roman" w:hAnsi="Times New Roman" w:cs="Times New Roman"/>
          <w:i/>
          <w:iCs/>
        </w:rPr>
        <w:t>in vitro.</w:t>
      </w:r>
      <w:r w:rsidR="00E22B20" w:rsidRPr="00E62980">
        <w:rPr>
          <w:rFonts w:ascii="Times New Roman" w:hAnsi="Times New Roman" w:cs="Times New Roman"/>
          <w:i/>
          <w:iCs/>
        </w:rPr>
        <w:t xml:space="preserve"> </w:t>
      </w:r>
      <w:r w:rsidR="00E22B20" w:rsidRPr="00E62980">
        <w:rPr>
          <w:rFonts w:ascii="Times New Roman" w:hAnsi="Times New Roman" w:cs="Times New Roman"/>
        </w:rPr>
        <w:t xml:space="preserve">Furthermore, </w:t>
      </w:r>
      <w:r w:rsidR="005A374C" w:rsidRPr="00E62980">
        <w:rPr>
          <w:rFonts w:ascii="Times New Roman" w:hAnsi="Times New Roman" w:cs="Times New Roman"/>
        </w:rPr>
        <w:t xml:space="preserve">this group found further impairments in eTRF offspring </w:t>
      </w:r>
      <w:r w:rsidR="005A374C" w:rsidRPr="00E62980">
        <w:rPr>
          <w:rFonts w:ascii="Times New Roman" w:hAnsi="Times New Roman" w:cs="Times New Roman"/>
          <w:i/>
          <w:iCs/>
        </w:rPr>
        <w:t xml:space="preserve">in vivo </w:t>
      </w:r>
      <w:r w:rsidR="005A374C" w:rsidRPr="00E62980">
        <w:rPr>
          <w:rFonts w:ascii="Times New Roman" w:hAnsi="Times New Roman" w:cs="Times New Roman"/>
        </w:rPr>
        <w:t>when timed feeding was during the light cycle</w:t>
      </w:r>
      <w:r w:rsidR="007B735D" w:rsidRPr="00E62980">
        <w:rPr>
          <w:rFonts w:ascii="Times New Roman" w:hAnsi="Times New Roman" w:cs="Times New Roman"/>
        </w:rPr>
        <w:t>.</w:t>
      </w:r>
      <w:r w:rsidR="005C2490" w:rsidRPr="00E62980">
        <w:rPr>
          <w:rFonts w:ascii="Times New Roman" w:hAnsi="Times New Roman" w:cs="Times New Roman"/>
        </w:rPr>
        <w:t xml:space="preserve"> </w:t>
      </w:r>
      <w:r w:rsidR="001245B2" w:rsidRPr="00E62980">
        <w:rPr>
          <w:rFonts w:ascii="Times New Roman" w:hAnsi="Times New Roman" w:cs="Times New Roman"/>
        </w:rPr>
        <w:t xml:space="preserve">The modest reduction of insulin at baseline during GSIS in eTRF offspring may contribute to the modest insulin sensitivity seen after HFHS feeding in the current study, and insulin sensitivity </w:t>
      </w:r>
      <w:r w:rsidR="001245B2" w:rsidRPr="00E62980">
        <w:rPr>
          <w:rFonts w:ascii="Times New Roman" w:hAnsi="Times New Roman" w:cs="Times New Roman"/>
          <w:i/>
          <w:iCs/>
        </w:rPr>
        <w:t>in vivo</w:t>
      </w:r>
      <w:r w:rsidR="001245B2" w:rsidRPr="00E62980">
        <w:rPr>
          <w:rFonts w:ascii="Times New Roman" w:hAnsi="Times New Roman" w:cs="Times New Roman"/>
        </w:rPr>
        <w:t xml:space="preserve"> was evident in females in Prates and colleagues </w:t>
      </w:r>
      <w:r w:rsidR="001245B2" w:rsidRPr="00E62980">
        <w:rPr>
          <w:rFonts w:ascii="Times New Roman" w:hAnsi="Times New Roman" w:cs="Times New Roman"/>
        </w:rPr>
        <w:fldChar w:fldCharType="begin"/>
      </w:r>
      <w:r w:rsidR="008950C9" w:rsidRPr="00E62980">
        <w:rPr>
          <w:rFonts w:ascii="Times New Roman" w:hAnsi="Times New Roman" w:cs="Times New Roman"/>
        </w:rPr>
        <w:instrText xml:space="preserve"> ADDIN ZOTERO_ITEM CSL_CITATION {"citationID":"a2qdgfnumtd","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8950C9" w:rsidRPr="00E62980">
        <w:rPr>
          <w:rFonts w:ascii="Times New Roman" w:hAnsi="Times New Roman" w:cs="Times New Roman"/>
        </w:rPr>
        <w:t>(14)</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reductions in insulin secretion in response to high glucose in male and female dark-cycl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73DCCCF9" w14:textId="76FD926A"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TbWWDSqo","properties":{"formattedCitation":"(27\\uc0\\u8211{}30, 36)","plainCitation":"(27–30, 36)","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AE3B2B" w:rsidRPr="00E62980">
        <w:rPr>
          <w:rFonts w:ascii="Times New Roman" w:hAnsi="Times New Roman" w:cs="Times New Roman"/>
        </w:rPr>
        <w:t>(27–30, 36)</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36UyxgTs","properties":{"formattedCitation":"(29, 36, 37)","plainCitation":"(29, 36, 37)","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AE3B2B" w:rsidRPr="00E62980">
        <w:rPr>
          <w:rFonts w:ascii="Times New Roman" w:hAnsi="Times New Roman" w:cs="Times New Roman"/>
          <w:noProof/>
        </w:rPr>
        <w:t>(29, 36, 37)</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eTRF </w:t>
      </w:r>
      <w:r w:rsidR="009D039A" w:rsidRPr="00E62980">
        <w:rPr>
          <w:rFonts w:ascii="Times New Roman" w:hAnsi="Times New Roman" w:cs="Times New Roman"/>
        </w:rPr>
        <w:t xml:space="preserve">compared to AL exposed 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MnwR5RAn","properties":{"formattedCitation":"(27, 36, 37)","plainCitation":"(27, 36, 37)","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AE3B2B" w:rsidRPr="00E62980">
        <w:rPr>
          <w:rFonts w:ascii="Times New Roman" w:hAnsi="Times New Roman" w:cs="Times New Roman"/>
          <w:noProof/>
        </w:rPr>
        <w:t>(27, 36, 37)</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eTRF </w:t>
      </w:r>
      <w:r w:rsidR="009D039A" w:rsidRPr="00E62980">
        <w:rPr>
          <w:rFonts w:ascii="Times New Roman" w:hAnsi="Times New Roman" w:cs="Times New Roman"/>
          <w:i/>
          <w:iCs/>
        </w:rPr>
        <w:t xml:space="preserve">in utero </w:t>
      </w:r>
      <w:r w:rsidR="009D039A" w:rsidRPr="00E62980">
        <w:rPr>
          <w:rFonts w:ascii="Times New Roman" w:hAnsi="Times New Roman" w:cs="Times New Roman"/>
        </w:rPr>
        <w:t>is novel</w:t>
      </w:r>
      <w:r w:rsidR="00720D62" w:rsidRPr="00E62980">
        <w:rPr>
          <w:rFonts w:ascii="Times New Roman" w:hAnsi="Times New Roman" w:cs="Times New Roman"/>
        </w:rPr>
        <w:t xml:space="preserve"> 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DB51AB" w:rsidRPr="00E62980">
        <w:rPr>
          <w:rFonts w:ascii="Times New Roman" w:hAnsi="Times New Roman" w:cs="Times New Roman"/>
        </w:rPr>
        <w:instrText xml:space="preserve"> ADDIN ZOTERO_ITEM CSL_CITATION {"citationID":"a1dpki0njv8","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DB51AB" w:rsidRPr="00E62980">
        <w:rPr>
          <w:rFonts w:ascii="Times New Roman" w:hAnsi="Times New Roman" w:cs="Times New Roman"/>
        </w:rPr>
        <w:t>(14)</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HyomqV8S","properties":{"formattedCitation":"(31, 38)","plainCitation":"(31, 38)","noteIndex":0},"citationItems":[{"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AE3B2B" w:rsidRPr="00E62980">
        <w:rPr>
          <w:rFonts w:ascii="Times New Roman" w:hAnsi="Times New Roman" w:cs="Times New Roman"/>
        </w:rPr>
        <w:t>(31, 38)</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a1s9oqgd2au","properties":{"formattedCitation":"(28\\uc0\\u8211{}30, 39)","plainCitation":"(28–30, 3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AE3B2B" w:rsidRPr="00E62980">
        <w:rPr>
          <w:rFonts w:ascii="Times New Roman" w:hAnsi="Times New Roman" w:cs="Times New Roman"/>
        </w:rPr>
        <w:t>(28–30, 39)</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eTRF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17C2B6BA" w:rsidR="00347F2F" w:rsidRPr="00E62980" w:rsidRDefault="002275DB" w:rsidP="0020702E">
      <w:pPr>
        <w:spacing w:line="480" w:lineRule="auto"/>
        <w:ind w:firstLine="720"/>
        <w:rPr>
          <w:rFonts w:ascii="Times New Roman" w:hAnsi="Times New Roman" w:cs="Times New Roman"/>
        </w:rPr>
      </w:pPr>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r w:rsidR="00720D62" w:rsidRPr="00E62980">
        <w:rPr>
          <w:rFonts w:ascii="Times New Roman" w:hAnsi="Times New Roman" w:cs="Times New Roman"/>
        </w:rPr>
        <w:t xml:space="preserve">mild </w:t>
      </w:r>
      <w:r w:rsidR="001C41CC" w:rsidRPr="00E62980">
        <w:rPr>
          <w:rFonts w:ascii="Times New Roman" w:hAnsi="Times New Roman" w:cs="Times New Roman"/>
        </w:rPr>
        <w:t xml:space="preserve">intrauterine </w:t>
      </w:r>
      <w:r w:rsidR="001D6520" w:rsidRPr="00E62980">
        <w:rPr>
          <w:rFonts w:ascii="Times New Roman" w:hAnsi="Times New Roman" w:cs="Times New Roman"/>
        </w:rPr>
        <w:t xml:space="preserve">nutrient </w:t>
      </w:r>
      <w:r w:rsidR="001C41CC" w:rsidRPr="00E62980">
        <w:rPr>
          <w:rFonts w:ascii="Times New Roman" w:hAnsi="Times New Roman" w:cs="Times New Roman"/>
        </w:rPr>
        <w:t>restriction</w:t>
      </w:r>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in adulthood </w:t>
      </w:r>
      <w:r w:rsidR="00A31A7B"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4YEpno2n","properties":{"formattedCitation":"(40)","plainCitation":"(40)","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AE3B2B" w:rsidRPr="00E62980">
        <w:rPr>
          <w:rFonts w:ascii="Times New Roman" w:hAnsi="Times New Roman" w:cs="Times New Roman"/>
        </w:rPr>
        <w:t>(40)</w:t>
      </w:r>
      <w:r w:rsidR="00A31A7B" w:rsidRPr="00E62980">
        <w:rPr>
          <w:rFonts w:ascii="Times New Roman" w:hAnsi="Times New Roman" w:cs="Times New Roman"/>
        </w:rPr>
        <w:fldChar w:fldCharType="end"/>
      </w:r>
      <w:r w:rsidR="00A31A7B" w:rsidRPr="00E62980">
        <w:rPr>
          <w:rFonts w:ascii="Times New Roman" w:hAnsi="Times New Roman" w:cs="Times New Roman"/>
        </w:rPr>
        <w:t xml:space="preserve">. </w:t>
      </w:r>
      <w:r w:rsidR="00347F2F" w:rsidRPr="00E62980">
        <w:rPr>
          <w:rFonts w:ascii="Times New Roman" w:hAnsi="Times New Roman" w:cs="Times New Roman"/>
        </w:rPr>
        <w:t xml:space="preserve">Since that time, multiple animal models for </w:t>
      </w:r>
      <w:r w:rsidR="001D6520" w:rsidRPr="00E62980">
        <w:rPr>
          <w:rFonts w:ascii="Times New Roman" w:hAnsi="Times New Roman" w:cs="Times New Roman"/>
        </w:rPr>
        <w:t>gestational nutrient restriction</w:t>
      </w:r>
      <w:r w:rsidR="00384416" w:rsidRPr="00E62980">
        <w:rPr>
          <w:rFonts w:ascii="Times New Roman" w:hAnsi="Times New Roman" w:cs="Times New Roman"/>
        </w:rPr>
        <w:t xml:space="preserve"> </w:t>
      </w:r>
      <w:r w:rsidR="00347F2F" w:rsidRPr="00E62980">
        <w:rPr>
          <w:rFonts w:ascii="Times New Roman" w:hAnsi="Times New Roman" w:cs="Times New Roman"/>
        </w:rPr>
        <w:t>were developed; maternal overnutrition during pregnancy, maternal caloric restriction, maternal protein restriction, and surgically induced placental insufficiency through late gestation uterine artery ligation.</w:t>
      </w:r>
      <w:r w:rsidR="00391E0E" w:rsidRPr="00E62980">
        <w:rPr>
          <w:rFonts w:ascii="Times New Roman" w:hAnsi="Times New Roman" w:cs="Times New Roman"/>
        </w:rPr>
        <w:t xml:space="preserve"> U</w:t>
      </w:r>
      <w:r w:rsidR="00CB0EB3" w:rsidRPr="00E62980">
        <w:rPr>
          <w:rFonts w:ascii="Times New Roman" w:hAnsi="Times New Roman" w:cs="Times New Roman"/>
        </w:rPr>
        <w:t xml:space="preserve">ndernutrition </w:t>
      </w:r>
      <w:r w:rsidR="00EC3B68" w:rsidRPr="00E62980">
        <w:rPr>
          <w:rFonts w:ascii="Times New Roman" w:hAnsi="Times New Roman" w:cs="Times New Roman"/>
        </w:rPr>
        <w:t xml:space="preserve">in pregnancy </w:t>
      </w:r>
      <w:r w:rsidR="009344BE" w:rsidRPr="00E62980">
        <w:rPr>
          <w:rFonts w:ascii="Times New Roman" w:hAnsi="Times New Roman" w:cs="Times New Roman"/>
        </w:rPr>
        <w:t xml:space="preserve">can </w:t>
      </w:r>
      <w:r w:rsidR="00391E0E" w:rsidRPr="00E62980">
        <w:rPr>
          <w:rFonts w:ascii="Times New Roman" w:hAnsi="Times New Roman" w:cs="Times New Roman"/>
        </w:rPr>
        <w:t xml:space="preserve">often </w:t>
      </w:r>
      <w:r w:rsidR="00347F2F" w:rsidRPr="00E62980">
        <w:rPr>
          <w:rFonts w:ascii="Times New Roman" w:hAnsi="Times New Roman" w:cs="Times New Roman"/>
        </w:rPr>
        <w:t xml:space="preserve">result in offspring development of glucose intolerance </w:t>
      </w:r>
      <w:r w:rsidR="00391E0E"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a22jo0ores0","properties":{"formattedCitation":"(41\\uc0\\u8211{}43)","plainCitation":"(41–43)","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AE3B2B" w:rsidRPr="00E62980">
        <w:rPr>
          <w:rFonts w:ascii="Times New Roman" w:hAnsi="Times New Roman" w:cs="Times New Roman"/>
        </w:rPr>
        <w:t>(41–43)</w:t>
      </w:r>
      <w:r w:rsidR="00391E0E" w:rsidRPr="00E62980">
        <w:rPr>
          <w:rFonts w:ascii="Times New Roman" w:hAnsi="Times New Roman" w:cs="Times New Roman"/>
        </w:rPr>
        <w:fldChar w:fldCharType="end"/>
      </w:r>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Hxsft8YL","properties":{"formattedCitation":"(43, 44)","plainCitation":"(43, 44)","noteIndex":0},"citationItems":[{"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AE3B2B" w:rsidRPr="00E62980">
        <w:rPr>
          <w:rFonts w:ascii="Times New Roman" w:hAnsi="Times New Roman" w:cs="Times New Roman"/>
        </w:rPr>
        <w:t>(43, 44)</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a1vhc7n6292","properties":{"formattedCitation":"(42, 45)","plainCitation":"(42, 45)","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AE3B2B" w:rsidRPr="00E62980">
        <w:rPr>
          <w:rFonts w:ascii="Times New Roman" w:hAnsi="Times New Roman" w:cs="Times New Roman"/>
        </w:rPr>
        <w:t>(42, 45)</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r w:rsidR="00B712C4" w:rsidRPr="00E62980">
        <w:rPr>
          <w:rFonts w:ascii="Times New Roman" w:hAnsi="Times New Roman" w:cs="Times New Roman"/>
        </w:rPr>
        <w:t xml:space="preserve">Male offspring who had placental insufficiency </w:t>
      </w:r>
      <w:r w:rsidR="009344BE" w:rsidRPr="00E62980">
        <w:rPr>
          <w:rFonts w:ascii="Times New Roman" w:hAnsi="Times New Roman" w:cs="Times New Roman"/>
        </w:rPr>
        <w:t>can develop</w:t>
      </w:r>
      <w:r w:rsidR="003A6E61" w:rsidRPr="00E62980">
        <w:rPr>
          <w:rFonts w:ascii="Times New Roman" w:hAnsi="Times New Roman" w:cs="Times New Roman"/>
        </w:rPr>
        <w:t xml:space="preserve"> glucose intolerance</w:t>
      </w:r>
      <w:r w:rsidR="00B712C4" w:rsidRPr="00E62980">
        <w:rPr>
          <w:rFonts w:ascii="Times New Roman" w:hAnsi="Times New Roman" w:cs="Times New Roman"/>
        </w:rPr>
        <w:t xml:space="preserve"> </w:t>
      </w:r>
      <w:r w:rsidR="003A6E61" w:rsidRPr="00E62980">
        <w:rPr>
          <w:rFonts w:ascii="Times New Roman" w:hAnsi="Times New Roman" w:cs="Times New Roman"/>
        </w:rPr>
        <w:t>in adulthood</w:t>
      </w:r>
      <w:r w:rsidR="00EC3B68" w:rsidRPr="00E62980">
        <w:rPr>
          <w:rFonts w:ascii="Times New Roman" w:hAnsi="Times New Roman" w:cs="Times New Roman"/>
        </w:rPr>
        <w:t xml:space="preserve"> </w:t>
      </w:r>
      <w:r w:rsidR="003A6E61"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ajus61s2ap","properties":{"formattedCitation":"(46, 47)","plainCitation":"(46, 47)","noteIndex":0},"citationItems":[{"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sidRPr="00E62980">
        <w:rPr>
          <w:rFonts w:ascii="Times New Roman" w:hAnsi="Times New Roman" w:cs="Times New Roman"/>
        </w:rPr>
        <w:fldChar w:fldCharType="separate"/>
      </w:r>
      <w:r w:rsidR="00AE3B2B" w:rsidRPr="00E62980">
        <w:rPr>
          <w:rFonts w:ascii="Times New Roman" w:hAnsi="Times New Roman" w:cs="Times New Roman"/>
        </w:rPr>
        <w:t>(46, 47)</w:t>
      </w:r>
      <w:r w:rsidR="003A6E61" w:rsidRPr="00E62980">
        <w:rPr>
          <w:rFonts w:ascii="Times New Roman" w:hAnsi="Times New Roman" w:cs="Times New Roman"/>
        </w:rPr>
        <w:fldChar w:fldCharType="end"/>
      </w:r>
      <w:r w:rsidR="00C13E8A" w:rsidRPr="00E62980">
        <w:rPr>
          <w:rFonts w:ascii="Times New Roman" w:hAnsi="Times New Roman" w:cs="Times New Roman"/>
        </w:rPr>
        <w:t>,</w:t>
      </w:r>
      <w:r w:rsidR="00645731" w:rsidRPr="00E62980">
        <w:rPr>
          <w:rFonts w:ascii="Times New Roman" w:hAnsi="Times New Roman" w:cs="Times New Roman"/>
        </w:rPr>
        <w:t xml:space="preserve"> </w:t>
      </w:r>
      <w:r w:rsidR="009344BE" w:rsidRPr="00E62980">
        <w:rPr>
          <w:rFonts w:ascii="Times New Roman" w:hAnsi="Times New Roman" w:cs="Times New Roman"/>
        </w:rPr>
        <w:t xml:space="preserve">so too can females </w:t>
      </w:r>
      <w:r w:rsidR="003A6E61"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dU0KL1Ya","properties":{"formattedCitation":"(48, 49)","plainCitation":"(48, 49)","noteIndex":0},"citationItems":[{"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sidRPr="00E62980">
        <w:rPr>
          <w:rFonts w:ascii="Times New Roman" w:hAnsi="Times New Roman" w:cs="Times New Roman"/>
        </w:rPr>
        <w:fldChar w:fldCharType="separate"/>
      </w:r>
      <w:r w:rsidR="00AE3B2B" w:rsidRPr="00E62980">
        <w:rPr>
          <w:rFonts w:ascii="Times New Roman" w:hAnsi="Times New Roman" w:cs="Times New Roman"/>
        </w:rPr>
        <w:t>(48, 49)</w:t>
      </w:r>
      <w:r w:rsidR="003A6E61" w:rsidRPr="00E62980">
        <w:rPr>
          <w:rFonts w:ascii="Times New Roman" w:hAnsi="Times New Roman" w:cs="Times New Roman"/>
        </w:rPr>
        <w:fldChar w:fldCharType="end"/>
      </w:r>
      <w:r w:rsidR="003A6E61" w:rsidRPr="00E62980">
        <w:rPr>
          <w:rFonts w:ascii="Times New Roman" w:hAnsi="Times New Roman" w:cs="Times New Roman"/>
        </w:rPr>
        <w:t>.</w:t>
      </w:r>
      <w:r w:rsidR="00720D62" w:rsidRPr="00E62980">
        <w:rPr>
          <w:rFonts w:ascii="Times New Roman" w:hAnsi="Times New Roman" w:cs="Times New Roman"/>
        </w:rPr>
        <w:t xml:space="preserve"> </w:t>
      </w:r>
      <w:r w:rsidR="00E03F87" w:rsidRPr="00E62980">
        <w:rPr>
          <w:rFonts w:ascii="Times New Roman" w:hAnsi="Times New Roman" w:cs="Times New Roman"/>
        </w:rPr>
        <w:t xml:space="preserve">Maternal overnutrition </w:t>
      </w:r>
      <w:r w:rsidR="00645731" w:rsidRPr="00E62980">
        <w:rPr>
          <w:rFonts w:ascii="Times New Roman" w:hAnsi="Times New Roman" w:cs="Times New Roman"/>
        </w:rPr>
        <w:t>can also result in males with</w:t>
      </w:r>
      <w:r w:rsidR="00E03F87" w:rsidRPr="00E62980">
        <w:rPr>
          <w:rFonts w:ascii="Times New Roman" w:hAnsi="Times New Roman" w:cs="Times New Roman"/>
        </w:rPr>
        <w:t xml:space="preserve"> glucose intolerance </w:t>
      </w:r>
      <w:r w:rsidR="00E03F87"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7hNjoJ61","properties":{"formattedCitation":"(50, 51)","plainCitation":"(50, 51)","noteIndex":0},"citationItems":[{"id":790,"uris":["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sidRPr="00E62980">
        <w:rPr>
          <w:rFonts w:ascii="Times New Roman" w:hAnsi="Times New Roman" w:cs="Times New Roman"/>
        </w:rPr>
        <w:fldChar w:fldCharType="separate"/>
      </w:r>
      <w:r w:rsidR="00AE3B2B" w:rsidRPr="00E62980">
        <w:rPr>
          <w:rFonts w:ascii="Times New Roman" w:hAnsi="Times New Roman" w:cs="Times New Roman"/>
        </w:rPr>
        <w:t>(50, 51)</w:t>
      </w:r>
      <w:r w:rsidR="00E03F87" w:rsidRPr="00E62980">
        <w:rPr>
          <w:rFonts w:ascii="Times New Roman" w:hAnsi="Times New Roman" w:cs="Times New Roman"/>
        </w:rPr>
        <w:fldChar w:fldCharType="end"/>
      </w:r>
      <w:r w:rsidR="00E03F87" w:rsidRPr="00E62980">
        <w:rPr>
          <w:rFonts w:ascii="Times New Roman" w:hAnsi="Times New Roman" w:cs="Times New Roman"/>
        </w:rPr>
        <w:t xml:space="preserve">. </w:t>
      </w:r>
      <w:r w:rsidR="00347F2F" w:rsidRPr="00E62980">
        <w:rPr>
          <w:rFonts w:ascii="Times New Roman" w:hAnsi="Times New Roman" w:cs="Times New Roman"/>
        </w:rPr>
        <w:t>Therefore</w:t>
      </w:r>
      <w:r w:rsidR="00295E79" w:rsidRPr="00E62980">
        <w:rPr>
          <w:rFonts w:ascii="Times New Roman" w:hAnsi="Times New Roman" w:cs="Times New Roman"/>
        </w:rPr>
        <w:t>,</w:t>
      </w:r>
      <w:r w:rsidR="00347F2F" w:rsidRPr="00E62980">
        <w:rPr>
          <w:rFonts w:ascii="Times New Roman" w:hAnsi="Times New Roman" w:cs="Times New Roman"/>
        </w:rPr>
        <w:t xml:space="preserve"> metabolic effects being limited in the current study to male offspring is consistent with much of the literature, as females </w:t>
      </w:r>
      <w:r w:rsidR="008B3E44" w:rsidRPr="00E62980">
        <w:rPr>
          <w:rFonts w:ascii="Times New Roman" w:hAnsi="Times New Roman" w:cs="Times New Roman"/>
        </w:rPr>
        <w:t>appear to be less affected</w:t>
      </w:r>
      <w:r w:rsidR="00347F2F" w:rsidRPr="00E62980">
        <w:rPr>
          <w:rFonts w:ascii="Times New Roman" w:hAnsi="Times New Roman" w:cs="Times New Roman"/>
        </w:rPr>
        <w:t xml:space="preserve">. </w:t>
      </w:r>
      <w:r w:rsidR="001D6520" w:rsidRPr="00E62980">
        <w:rPr>
          <w:rFonts w:ascii="Times New Roman" w:hAnsi="Times New Roman" w:cs="Times New Roman"/>
        </w:rPr>
        <w:t xml:space="preserve">Of note, these studies routinely find reductions in body weight as early as </w:t>
      </w:r>
      <w:r w:rsidR="009344BE" w:rsidRPr="00E62980">
        <w:rPr>
          <w:rFonts w:ascii="Times New Roman" w:hAnsi="Times New Roman" w:cs="Times New Roman"/>
        </w:rPr>
        <w:t>day 1 of postnatal life. This is</w:t>
      </w:r>
      <w:r w:rsidR="001D6520" w:rsidRPr="00E62980">
        <w:rPr>
          <w:rFonts w:ascii="Times New Roman" w:hAnsi="Times New Roman" w:cs="Times New Roman"/>
        </w:rPr>
        <w:t xml:space="preserve"> </w:t>
      </w:r>
      <w:r w:rsidR="00754AF0" w:rsidRPr="00E62980">
        <w:rPr>
          <w:rFonts w:ascii="Times New Roman" w:hAnsi="Times New Roman" w:cs="Times New Roman"/>
        </w:rPr>
        <w:t>inconsistent with the current study</w:t>
      </w:r>
      <w:r w:rsidR="00BC2133" w:rsidRPr="00E62980">
        <w:rPr>
          <w:rFonts w:ascii="Times New Roman" w:hAnsi="Times New Roman" w:cs="Times New Roman"/>
        </w:rPr>
        <w:t xml:space="preserve"> where we see no statistical reductions in body weight on either NCD or HFHS</w:t>
      </w:r>
      <w:r w:rsidR="00754AF0" w:rsidRPr="00E62980">
        <w:rPr>
          <w:rFonts w:ascii="Times New Roman" w:hAnsi="Times New Roman" w:cs="Times New Roman"/>
        </w:rPr>
        <w:t xml:space="preserve">. </w:t>
      </w:r>
    </w:p>
    <w:p w14:paraId="3FF600B4" w14:textId="3F0B57F7"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r w:rsidR="00F176A6" w:rsidRPr="00E62980">
        <w:rPr>
          <w:rFonts w:ascii="Times New Roman" w:hAnsi="Times New Roman" w:cs="Times New Roman"/>
        </w:rPr>
        <w:t xml:space="preserve">nutrient restriction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546799" w:rsidRPr="00E62980">
        <w:rPr>
          <w:rFonts w:ascii="Times New Roman" w:hAnsi="Times New Roman" w:cs="Times New Roman"/>
        </w:rPr>
        <w:instrText xml:space="preserve"> ADDIN ZOTERO_ITEM CSL_CITATION {"citationID":"0Y28HRWl","properties":{"formattedCitation":"(42)","plainCitation":"(42)","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546799" w:rsidRPr="00E62980">
        <w:rPr>
          <w:rFonts w:ascii="Times New Roman" w:hAnsi="Times New Roman" w:cs="Times New Roman"/>
        </w:rPr>
        <w:t>(42)</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546799" w:rsidRPr="00E62980">
        <w:rPr>
          <w:rFonts w:ascii="Times New Roman" w:hAnsi="Times New Roman" w:cs="Times New Roman"/>
        </w:rPr>
        <w:instrText xml:space="preserve"> ADDIN ZOTERO_ITEM CSL_CITATION {"citationID":"C98WSlzK","properties":{"formattedCitation":"(45)","plainCitation":"(45)","noteIndex":0},"citationItems":[{"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546799" w:rsidRPr="00E62980">
        <w:rPr>
          <w:rFonts w:ascii="Times New Roman" w:hAnsi="Times New Roman" w:cs="Times New Roman"/>
        </w:rPr>
        <w:t>(45)</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546799" w:rsidRPr="00E62980">
        <w:rPr>
          <w:rFonts w:ascii="Times New Roman" w:hAnsi="Times New Roman" w:cs="Times New Roman"/>
        </w:rPr>
        <w:instrText xml:space="preserve"> ADDIN ZOTERO_ITEM CSL_CITATION {"citationID":"e8USWqS0","properties":{"formattedCitation":"(43, 49)","plainCitation":"(43, 49)","noteIndex":0},"citationItems":[{"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546799" w:rsidRPr="00E62980">
        <w:rPr>
          <w:rFonts w:ascii="Times New Roman" w:hAnsi="Times New Roman" w:cs="Times New Roman"/>
        </w:rPr>
        <w:t>(43, 49)</w:t>
      </w:r>
      <w:r w:rsidRPr="00E62980">
        <w:rPr>
          <w:rFonts w:ascii="Times New Roman" w:hAnsi="Times New Roman" w:cs="Times New Roman"/>
        </w:rPr>
        <w:fldChar w:fldCharType="end"/>
      </w:r>
      <w:r w:rsidR="000224F6" w:rsidRPr="00E62980">
        <w:rPr>
          <w:rFonts w:ascii="Times New Roman" w:hAnsi="Times New Roman" w:cs="Times New Roman"/>
        </w:rPr>
        <w:t xml:space="preserve">, increased pancreatic islet size </w:t>
      </w:r>
      <w:r w:rsidR="000224F6" w:rsidRPr="00E62980">
        <w:rPr>
          <w:rFonts w:ascii="Times New Roman" w:hAnsi="Times New Roman" w:cs="Times New Roman"/>
        </w:rPr>
        <w:fldChar w:fldCharType="begin"/>
      </w:r>
      <w:r w:rsidR="00546799" w:rsidRPr="00E62980">
        <w:rPr>
          <w:rFonts w:ascii="Times New Roman" w:hAnsi="Times New Roman" w:cs="Times New Roman"/>
        </w:rPr>
        <w:instrText xml:space="preserve"> ADDIN ZOTERO_ITEM CSL_CITATION {"citationID":"hNdIceES","properties":{"formattedCitation":"(51)","plainCitation":"(51)","noteIndex":0},"citationItems":[{"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sidRPr="00E62980">
        <w:rPr>
          <w:rFonts w:ascii="Times New Roman" w:hAnsi="Times New Roman" w:cs="Times New Roman"/>
        </w:rPr>
        <w:fldChar w:fldCharType="separate"/>
      </w:r>
      <w:r w:rsidR="00546799" w:rsidRPr="00E62980">
        <w:rPr>
          <w:rFonts w:ascii="Times New Roman" w:hAnsi="Times New Roman" w:cs="Times New Roman"/>
          <w:noProof/>
        </w:rPr>
        <w:t>(51)</w:t>
      </w:r>
      <w:r w:rsidR="000224F6" w:rsidRPr="00E62980">
        <w:rPr>
          <w:rFonts w:ascii="Times New Roman" w:hAnsi="Times New Roman" w:cs="Times New Roman"/>
        </w:rPr>
        <w:fldChar w:fldCharType="end"/>
      </w:r>
      <w:r w:rsidR="000224F6" w:rsidRPr="00E62980">
        <w:rPr>
          <w:rFonts w:ascii="Times New Roman" w:hAnsi="Times New Roman" w:cs="Times New Roman"/>
        </w:rPr>
        <w:t xml:space="preserve">, altered vascularity of islets </w:t>
      </w:r>
      <w:r w:rsidR="000224F6"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a22enltekuj","properties":{"formattedCitation":"(52)","plainCitation":"(52)","noteIndex":0},"citationItems":[{"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sidRPr="00E62980">
        <w:rPr>
          <w:rFonts w:ascii="Times New Roman" w:hAnsi="Times New Roman" w:cs="Times New Roman"/>
        </w:rPr>
        <w:fldChar w:fldCharType="separate"/>
      </w:r>
      <w:r w:rsidR="00AE3B2B" w:rsidRPr="00E62980">
        <w:rPr>
          <w:rFonts w:ascii="Times New Roman" w:hAnsi="Times New Roman" w:cs="Times New Roman"/>
        </w:rPr>
        <w:t>(52)</w:t>
      </w:r>
      <w:r w:rsidR="000224F6" w:rsidRPr="00E62980">
        <w:rPr>
          <w:rFonts w:ascii="Times New Roman" w:hAnsi="Times New Roman" w:cs="Times New Roman"/>
        </w:rPr>
        <w:fldChar w:fldCharType="end"/>
      </w:r>
      <w:r w:rsidR="005B1652" w:rsidRPr="00E62980">
        <w:rPr>
          <w:rFonts w:ascii="Times New Roman" w:hAnsi="Times New Roman" w:cs="Times New Roman"/>
        </w:rPr>
        <w:t>,</w:t>
      </w:r>
      <w:r w:rsidR="00D0452A" w:rsidRPr="00E62980">
        <w:rPr>
          <w:rFonts w:ascii="Times New Roman" w:hAnsi="Times New Roman" w:cs="Times New Roman"/>
        </w:rPr>
        <w:t xml:space="preserve"> </w:t>
      </w:r>
      <w:r w:rsidR="007A7B7A" w:rsidRPr="00E62980">
        <w:rPr>
          <w:rFonts w:ascii="Times New Roman" w:hAnsi="Times New Roman" w:cs="Times New Roman"/>
        </w:rPr>
        <w:t>or reduced beta cell mass</w:t>
      </w:r>
      <w:r w:rsidR="00677D4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faSl4cN8","properties":{"formattedCitation":"(53)","plainCitation":"(53)","noteIndex":0},"citationItems":[{"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sidRPr="00E62980">
        <w:rPr>
          <w:rFonts w:ascii="Times New Roman" w:hAnsi="Times New Roman" w:cs="Times New Roman"/>
        </w:rPr>
        <w:fldChar w:fldCharType="separate"/>
      </w:r>
      <w:r w:rsidR="00AE3B2B" w:rsidRPr="00E62980">
        <w:rPr>
          <w:rFonts w:ascii="Times New Roman" w:hAnsi="Times New Roman" w:cs="Times New Roman"/>
        </w:rPr>
        <w:t>(53)</w:t>
      </w:r>
      <w:r w:rsidR="007A7B7A" w:rsidRPr="00E62980">
        <w:rPr>
          <w:rFonts w:ascii="Times New Roman" w:hAnsi="Times New Roman" w:cs="Times New Roman"/>
        </w:rPr>
        <w:fldChar w:fldCharType="end"/>
      </w:r>
      <w:r w:rsidR="005B1652" w:rsidRPr="00E62980">
        <w:rPr>
          <w:rFonts w:ascii="Times New Roman" w:hAnsi="Times New Roman" w:cs="Times New Roman"/>
        </w:rPr>
        <w:t xml:space="preserve">. </w:t>
      </w:r>
      <w:r w:rsidR="002C3E61" w:rsidRPr="00E62980">
        <w:rPr>
          <w:rFonts w:ascii="Times New Roman" w:hAnsi="Times New Roman" w:cs="Times New Roman"/>
        </w:rPr>
        <w:t xml:space="preserve">These abnormalities </w:t>
      </w:r>
      <w:r w:rsidR="00D0452A" w:rsidRPr="00E62980">
        <w:rPr>
          <w:rFonts w:ascii="Times New Roman" w:hAnsi="Times New Roman" w:cs="Times New Roman"/>
        </w:rPr>
        <w:t>are also accompanied by</w:t>
      </w:r>
      <w:r w:rsidR="00645731" w:rsidRPr="00E62980">
        <w:rPr>
          <w:rFonts w:ascii="Times New Roman" w:hAnsi="Times New Roman" w:cs="Times New Roman"/>
        </w:rPr>
        <w:t xml:space="preserve"> </w:t>
      </w:r>
      <w:r w:rsidR="00B83015" w:rsidRPr="00E62980">
        <w:rPr>
          <w:rFonts w:ascii="Times New Roman" w:hAnsi="Times New Roman" w:cs="Times New Roman"/>
        </w:rPr>
        <w:t xml:space="preserve">abnormal glucose tolerance in </w:t>
      </w:r>
      <w:r w:rsidR="00645731" w:rsidRPr="00E62980">
        <w:rPr>
          <w:rFonts w:ascii="Times New Roman" w:hAnsi="Times New Roman" w:cs="Times New Roman"/>
        </w:rPr>
        <w:t>adult</w:t>
      </w:r>
      <w:r w:rsidR="00B83015" w:rsidRPr="00E62980">
        <w:rPr>
          <w:rFonts w:ascii="Times New Roman" w:hAnsi="Times New Roman" w:cs="Times New Roman"/>
        </w:rPr>
        <w:t xml:space="preserve">hood </w:t>
      </w:r>
      <w:r w:rsidR="002C3E61" w:rsidRPr="00E62980">
        <w:rPr>
          <w:rFonts w:ascii="Times New Roman" w:hAnsi="Times New Roman" w:cs="Times New Roman"/>
        </w:rPr>
        <w:fldChar w:fldCharType="begin"/>
      </w:r>
      <w:r w:rsidR="00546799" w:rsidRPr="00E62980">
        <w:rPr>
          <w:rFonts w:ascii="Times New Roman" w:hAnsi="Times New Roman" w:cs="Times New Roman"/>
        </w:rPr>
        <w:instrText xml:space="preserve"> ADDIN ZOTERO_ITEM CSL_CITATION {"citationID":"a18q7rlhvkb","properties":{"formattedCitation":"(41, 51)","plainCitation":"(41, 51)","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E62980">
        <w:rPr>
          <w:rFonts w:ascii="Times New Roman" w:hAnsi="Times New Roman" w:cs="Times New Roman"/>
        </w:rPr>
        <w:fldChar w:fldCharType="separate"/>
      </w:r>
      <w:r w:rsidR="00546799" w:rsidRPr="00E62980">
        <w:rPr>
          <w:rFonts w:ascii="Times New Roman" w:hAnsi="Times New Roman" w:cs="Times New Roman"/>
        </w:rPr>
        <w:t>(41, 51)</w:t>
      </w:r>
      <w:r w:rsidR="002C3E61" w:rsidRPr="00E62980">
        <w:rPr>
          <w:rFonts w:ascii="Times New Roman" w:hAnsi="Times New Roman" w:cs="Times New Roman"/>
        </w:rPr>
        <w:fldChar w:fldCharType="end"/>
      </w:r>
      <w:r w:rsidR="002C3E61" w:rsidRPr="00E62980">
        <w:rPr>
          <w:rFonts w:ascii="Times New Roman" w:hAnsi="Times New Roman" w:cs="Times New Roman"/>
        </w:rPr>
        <w:t xml:space="preserve">. </w:t>
      </w:r>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eTRF.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DB51AB" w:rsidRPr="00E62980">
        <w:rPr>
          <w:rFonts w:ascii="Times New Roman" w:hAnsi="Times New Roman" w:cs="Times New Roman"/>
        </w:rPr>
        <w:instrText xml:space="preserve"> ADDIN ZOTERO_ITEM CSL_CITATION {"citationID":"a1krsfsk96c","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DB51AB" w:rsidRPr="00E62980">
        <w:rPr>
          <w:rFonts w:ascii="Times New Roman" w:hAnsi="Times New Roman" w:cs="Times New Roman"/>
        </w:rPr>
        <w:t>(14)</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eTRF males </w:t>
      </w:r>
      <w:r w:rsidR="0028057C" w:rsidRPr="00E62980">
        <w:rPr>
          <w:rFonts w:ascii="Times New Roman" w:hAnsi="Times New Roman" w:cs="Times New Roman"/>
        </w:rPr>
        <w:t>is</w:t>
      </w:r>
      <w:r w:rsidR="00793283" w:rsidRPr="00E62980">
        <w:rPr>
          <w:rFonts w:ascii="Times New Roman" w:hAnsi="Times New Roman" w:cs="Times New Roman"/>
        </w:rPr>
        <w:t xml:space="preserve"> related to</w:t>
      </w:r>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pancreas.</w:t>
      </w:r>
      <w:r w:rsidR="00761709" w:rsidRPr="00E62980">
        <w:rPr>
          <w:rFonts w:ascii="Times New Roman" w:hAnsi="Times New Roman" w:cs="Times New Roman"/>
        </w:rPr>
        <w:t xml:space="preserve"> </w:t>
      </w:r>
    </w:p>
    <w:p w14:paraId="189C5094" w14:textId="486ACC90" w:rsidR="0039726D" w:rsidRPr="00E62980" w:rsidRDefault="007F441E" w:rsidP="0020702E">
      <w:pPr>
        <w:spacing w:line="480" w:lineRule="auto"/>
        <w:ind w:firstLine="720"/>
        <w:rPr>
          <w:rFonts w:ascii="Times New Roman" w:hAnsi="Times New Roman" w:cs="Times New Roman"/>
        </w:rPr>
      </w:pPr>
      <w:r w:rsidRPr="00E62980">
        <w:rPr>
          <w:rFonts w:ascii="Times New Roman" w:hAnsi="Times New Roman" w:cs="Times New Roman"/>
        </w:rPr>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 xml:space="preserve">models of nutrient restriction in pregnancy,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 xml:space="preserve">. 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gestational eTRF may be 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second 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at this time.</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3A1CA7C4"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eTRF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r w:rsidR="00D92043" w:rsidRPr="00E62980">
        <w:rPr>
          <w:rFonts w:ascii="Times New Roman" w:hAnsi="Times New Roman" w:cs="Times New Roman"/>
        </w:rPr>
        <w:t xml:space="preserve"> </w:t>
      </w:r>
      <w:r w:rsidR="009A3FA2" w:rsidRPr="00E62980">
        <w:rPr>
          <w:rFonts w:ascii="Times New Roman" w:hAnsi="Times New Roman" w:cs="Times New Roman"/>
        </w:rPr>
        <w:t>There is</w:t>
      </w:r>
      <w:r w:rsidR="00966620" w:rsidRPr="00E62980">
        <w:rPr>
          <w:rFonts w:ascii="Times New Roman" w:hAnsi="Times New Roman" w:cs="Times New Roman"/>
        </w:rPr>
        <w:t xml:space="preserve"> recent </w:t>
      </w:r>
      <w:r w:rsidR="009A3FA2" w:rsidRPr="00E62980">
        <w:rPr>
          <w:rFonts w:ascii="Times New Roman" w:hAnsi="Times New Roman" w:cs="Times New Roman"/>
        </w:rPr>
        <w:t xml:space="preserve">evidence that this could be </w:t>
      </w:r>
      <w:r w:rsidR="00065731" w:rsidRPr="00E62980">
        <w:rPr>
          <w:rFonts w:ascii="Times New Roman" w:hAnsi="Times New Roman" w:cs="Times New Roman"/>
        </w:rPr>
        <w:t xml:space="preserve">at least partially related to pancreas response to glucose, as </w:t>
      </w:r>
      <w:r w:rsidR="00065731" w:rsidRPr="00E62980">
        <w:rPr>
          <w:rFonts w:ascii="Times New Roman" w:hAnsi="Times New Roman" w:cs="Times New Roman"/>
          <w:i/>
          <w:iCs/>
        </w:rPr>
        <w:t>in vitro</w:t>
      </w:r>
      <w:r w:rsidR="00065731" w:rsidRPr="00E62980">
        <w:rPr>
          <w:rFonts w:ascii="Times New Roman" w:hAnsi="Times New Roman" w:cs="Times New Roman"/>
        </w:rPr>
        <w:t xml:space="preserve"> and </w:t>
      </w:r>
      <w:r w:rsidR="00065731" w:rsidRPr="00E62980">
        <w:rPr>
          <w:rFonts w:ascii="Times New Roman" w:hAnsi="Times New Roman" w:cs="Times New Roman"/>
          <w:i/>
          <w:iCs/>
        </w:rPr>
        <w:t>in vivo</w:t>
      </w:r>
      <w:r w:rsidR="00065731" w:rsidRPr="00E62980">
        <w:rPr>
          <w:rFonts w:ascii="Times New Roman" w:hAnsi="Times New Roman" w:cs="Times New Roman"/>
        </w:rPr>
        <w:t xml:space="preserve"> assessment of glycemic health were in line with our current findings, though more robust than the GSIS completed in the current study </w:t>
      </w:r>
      <w:r w:rsidR="00065731" w:rsidRPr="00E62980">
        <w:rPr>
          <w:rFonts w:ascii="Times New Roman" w:hAnsi="Times New Roman" w:cs="Times New Roman"/>
        </w:rPr>
        <w:fldChar w:fldCharType="begin"/>
      </w:r>
      <w:r w:rsidR="000B7D18" w:rsidRPr="00E62980">
        <w:rPr>
          <w:rFonts w:ascii="Times New Roman" w:hAnsi="Times New Roman" w:cs="Times New Roman"/>
        </w:rPr>
        <w:instrText xml:space="preserve"> ADDIN ZOTERO_ITEM CSL_CITATION {"citationID":"a1li14q1giv","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65731" w:rsidRPr="00E62980">
        <w:rPr>
          <w:rFonts w:ascii="Times New Roman" w:hAnsi="Times New Roman" w:cs="Times New Roman"/>
        </w:rPr>
        <w:fldChar w:fldCharType="separate"/>
      </w:r>
      <w:r w:rsidR="000B7D18" w:rsidRPr="00E62980">
        <w:rPr>
          <w:rFonts w:ascii="Times New Roman" w:hAnsi="Times New Roman" w:cs="Times New Roman"/>
        </w:rPr>
        <w:t>(14)</w:t>
      </w:r>
      <w:r w:rsidR="00065731" w:rsidRPr="00E62980">
        <w:rPr>
          <w:rFonts w:ascii="Times New Roman" w:hAnsi="Times New Roman" w:cs="Times New Roman"/>
        </w:rPr>
        <w:fldChar w:fldCharType="end"/>
      </w:r>
      <w:r w:rsidR="00065731" w:rsidRPr="00E62980">
        <w:rPr>
          <w:rFonts w:ascii="Times New Roman" w:hAnsi="Times New Roman" w:cs="Times New Roman"/>
        </w:rPr>
        <w:t>.</w:t>
      </w:r>
      <w:r w:rsidR="00966620" w:rsidRPr="00E62980">
        <w:rPr>
          <w:rFonts w:ascii="Times New Roman" w:hAnsi="Times New Roman" w:cs="Times New Roman"/>
        </w:rPr>
        <w:t xml:space="preserve"> </w:t>
      </w:r>
      <w:r w:rsidR="00BE7379" w:rsidRPr="00E62980">
        <w:rPr>
          <w:rFonts w:ascii="Times New Roman" w:hAnsi="Times New Roman" w:cs="Times New Roman"/>
        </w:rPr>
        <w:t xml:space="preserve">Intrinsic changes in islet function are also possible. </w:t>
      </w:r>
      <w:r w:rsidR="005C3BCE" w:rsidRPr="00E62980">
        <w:rPr>
          <w:rFonts w:ascii="Times New Roman" w:hAnsi="Times New Roman" w:cs="Times New Roman"/>
        </w:rPr>
        <w:t xml:space="preserve">Studies done in adult male animals undergoing TRF with </w:t>
      </w:r>
      <w:proofErr w:type="spellStart"/>
      <w:r w:rsidR="005C3BCE" w:rsidRPr="00E62980">
        <w:rPr>
          <w:rFonts w:ascii="Times New Roman" w:hAnsi="Times New Roman" w:cs="Times New Roman"/>
        </w:rPr>
        <w:t>chronod</w:t>
      </w:r>
      <w:r w:rsidR="00A54854" w:rsidRPr="00E62980">
        <w:rPr>
          <w:rFonts w:ascii="Times New Roman" w:hAnsi="Times New Roman" w:cs="Times New Roman"/>
        </w:rPr>
        <w:t>i</w:t>
      </w:r>
      <w:r w:rsidR="005C3BCE" w:rsidRPr="00E62980">
        <w:rPr>
          <w:rFonts w:ascii="Times New Roman" w:hAnsi="Times New Roman" w:cs="Times New Roman"/>
        </w:rPr>
        <w:t>sruption</w:t>
      </w:r>
      <w:proofErr w:type="spellEnd"/>
      <w:r w:rsidR="005C3BCE" w:rsidRPr="00E62980">
        <w:rPr>
          <w:rFonts w:ascii="Times New Roman" w:hAnsi="Times New Roman" w:cs="Times New Roman"/>
        </w:rPr>
        <w:t xml:space="preserve"> have also found that </w:t>
      </w:r>
      <w:r w:rsidR="00D0452A" w:rsidRPr="00E62980">
        <w:rPr>
          <w:rFonts w:ascii="Times New Roman" w:hAnsi="Times New Roman" w:cs="Times New Roman"/>
        </w:rPr>
        <w:t xml:space="preserve">time-restricting food access reduced </w:t>
      </w:r>
      <w:r w:rsidR="005C3BCE" w:rsidRPr="00E62980">
        <w:rPr>
          <w:rFonts w:ascii="Times New Roman" w:hAnsi="Times New Roman" w:cs="Times New Roman"/>
        </w:rPr>
        <w:t xml:space="preserve">insulin </w:t>
      </w:r>
      <w:r w:rsidR="00D0452A" w:rsidRPr="00E62980">
        <w:rPr>
          <w:rFonts w:ascii="Times New Roman" w:hAnsi="Times New Roman" w:cs="Times New Roman"/>
        </w:rPr>
        <w:t>production</w:t>
      </w:r>
      <w:r w:rsidR="00BE7379" w:rsidRPr="00E62980">
        <w:rPr>
          <w:rFonts w:ascii="Times New Roman" w:hAnsi="Times New Roman" w:cs="Times New Roman"/>
        </w:rPr>
        <w:t xml:space="preserve"> with </w:t>
      </w:r>
      <w:r w:rsidR="005C3BCE" w:rsidRPr="00E62980">
        <w:rPr>
          <w:rFonts w:ascii="Times New Roman" w:hAnsi="Times New Roman" w:cs="Times New Roman"/>
        </w:rPr>
        <w:t xml:space="preserve">secretion most affected (enhanced compared to controls) and found no effect of insulin tolerance </w:t>
      </w:r>
      <w:r w:rsidR="005C3BCE" w:rsidRPr="00E62980">
        <w:rPr>
          <w:rFonts w:ascii="Times New Roman" w:hAnsi="Times New Roman" w:cs="Times New Roman"/>
        </w:rPr>
        <w:fldChar w:fldCharType="begin"/>
      </w:r>
      <w:r w:rsidR="00546799" w:rsidRPr="00E62980">
        <w:rPr>
          <w:rFonts w:ascii="Times New Roman" w:hAnsi="Times New Roman" w:cs="Times New Roman"/>
        </w:rPr>
        <w:instrText xml:space="preserve"> ADDIN ZOTERO_ITEM CSL_CITATION {"citationID":"JWzInRNb","properties":{"formattedCitation":"(54)","plainCitation":"(54)","noteIndex":0},"citationItems":[{"id":1315,"uris":["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sidRPr="00E62980">
        <w:rPr>
          <w:rFonts w:ascii="Times New Roman" w:hAnsi="Times New Roman" w:cs="Times New Roman"/>
        </w:rPr>
        <w:fldChar w:fldCharType="separate"/>
      </w:r>
      <w:r w:rsidR="00546799" w:rsidRPr="00E62980">
        <w:rPr>
          <w:rFonts w:ascii="Times New Roman" w:hAnsi="Times New Roman" w:cs="Times New Roman"/>
          <w:noProof/>
        </w:rPr>
        <w:t>(54)</w:t>
      </w:r>
      <w:r w:rsidR="005C3BCE" w:rsidRPr="00E62980">
        <w:rPr>
          <w:rFonts w:ascii="Times New Roman" w:hAnsi="Times New Roman" w:cs="Times New Roman"/>
        </w:rPr>
        <w:fldChar w:fldCharType="end"/>
      </w:r>
      <w:r w:rsidR="005C3BCE" w:rsidRPr="00E62980">
        <w:rPr>
          <w:rFonts w:ascii="Times New Roman" w:hAnsi="Times New Roman" w:cs="Times New Roman"/>
        </w:rPr>
        <w:t>.</w:t>
      </w:r>
      <w:r w:rsidR="00A830B7" w:rsidRPr="00E62980">
        <w:rPr>
          <w:rFonts w:ascii="Times New Roman" w:hAnsi="Times New Roman" w:cs="Times New Roman"/>
        </w:rPr>
        <w:t xml:space="preserve"> This is 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sidRPr="00E62980">
        <w:rPr>
          <w:rFonts w:ascii="Times New Roman" w:hAnsi="Times New Roman" w:cs="Times New Roman"/>
        </w:rPr>
        <w:fldChar w:fldCharType="begin"/>
      </w:r>
      <w:r w:rsidR="00546799" w:rsidRPr="00E62980">
        <w:rPr>
          <w:rFonts w:ascii="Times New Roman" w:hAnsi="Times New Roman" w:cs="Times New Roman"/>
        </w:rPr>
        <w:instrText xml:space="preserve"> ADDIN ZOTERO_ITEM CSL_CITATION {"citationID":"7kVhQzJT","properties":{"formattedCitation":"(39)","plainCitation":"(39)","noteIndex":0},"citationItems":[{"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546799" w:rsidRPr="00E62980">
        <w:rPr>
          <w:rFonts w:ascii="Times New Roman" w:hAnsi="Times New Roman" w:cs="Times New Roman"/>
          <w:noProof/>
        </w:rPr>
        <w:t>(39)</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developmental</w:t>
      </w:r>
      <w:r w:rsidR="000E7158" w:rsidRPr="00E62980">
        <w:rPr>
          <w:rFonts w:ascii="Times New Roman" w:hAnsi="Times New Roman" w:cs="Times New Roman"/>
        </w:rPr>
        <w:t xml:space="preserve"> eTRF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38046516"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eTRF offspring in adulthood, </w:t>
      </w:r>
      <w:r w:rsidR="00065731" w:rsidRPr="00E62980">
        <w:rPr>
          <w:rFonts w:ascii="Times New Roman" w:hAnsi="Times New Roman" w:cs="Times New Roman"/>
        </w:rPr>
        <w:t xml:space="preserve">and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r w:rsidR="00065731" w:rsidRPr="00E62980">
        <w:rPr>
          <w:rFonts w:ascii="Times New Roman" w:hAnsi="Times New Roman" w:cs="Times New Roman"/>
        </w:rPr>
        <w:t xml:space="preserve">We hope </w:t>
      </w:r>
      <w:r w:rsidR="00433C30" w:rsidRPr="00E62980">
        <w:rPr>
          <w:rFonts w:ascii="Times New Roman" w:hAnsi="Times New Roman" w:cs="Times New Roman"/>
        </w:rPr>
        <w:t xml:space="preserve">that </w:t>
      </w:r>
      <w:r w:rsidR="00065731" w:rsidRPr="00E62980">
        <w:rPr>
          <w:rFonts w:ascii="Times New Roman" w:hAnsi="Times New Roman" w:cs="Times New Roman"/>
        </w:rPr>
        <w:t xml:space="preserve">future studies will </w:t>
      </w:r>
      <w:r w:rsidR="00433C30" w:rsidRPr="00E62980">
        <w:rPr>
          <w:rFonts w:ascii="Times New Roman" w:hAnsi="Times New Roman" w:cs="Times New Roman"/>
        </w:rPr>
        <w:t>describe</w:t>
      </w:r>
      <w:r w:rsidR="00065731" w:rsidRPr="00E62980">
        <w:rPr>
          <w:rFonts w:ascii="Times New Roman" w:hAnsi="Times New Roman" w:cs="Times New Roman"/>
        </w:rPr>
        <w:t xml:space="preserve"> these </w:t>
      </w:r>
      <w:r w:rsidR="00433C30" w:rsidRPr="00E62980">
        <w:rPr>
          <w:rFonts w:ascii="Times New Roman" w:hAnsi="Times New Roman" w:cs="Times New Roman"/>
        </w:rPr>
        <w:t>effects</w:t>
      </w:r>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77042729"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3Faub8vE","properties":{"formattedCitation":"(29, 30)","plainCitation":"(29, 30)","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noProof/>
        </w:rPr>
        <w:t>(29, 30)</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KmZbviM5","properties":{"formattedCitation":"(27, 28)","plainCitation":"(27, 28)","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noProof/>
        </w:rPr>
        <w:t>(27, 28)</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r w:rsidR="00DB2834" w:rsidRPr="00E62980">
        <w:rPr>
          <w:rFonts w:ascii="Times New Roman" w:hAnsi="Times New Roman" w:cs="Times New Roman"/>
        </w:rPr>
        <w:t>Finally, our model used healthy non-obese dams and our results cannot be extended to effects of eTRF in the context of metabolic syndrome</w:t>
      </w:r>
      <w:r w:rsidR="00B636F5" w:rsidRPr="00E62980">
        <w:rPr>
          <w:rFonts w:ascii="Times New Roman" w:hAnsi="Times New Roman" w:cs="Times New Roman"/>
        </w:rPr>
        <w:t>, diabetes,</w:t>
      </w:r>
      <w:r w:rsidR="00DB2834" w:rsidRPr="00E62980">
        <w:rPr>
          <w:rFonts w:ascii="Times New Roman" w:hAnsi="Times New Roman" w:cs="Times New Roman"/>
        </w:rPr>
        <w:t xml:space="preserve"> or obesity during pregnancy.</w:t>
      </w:r>
    </w:p>
    <w:p w14:paraId="08F2137D" w14:textId="5FF522F7" w:rsidR="007E0D47" w:rsidRPr="00E62980" w:rsidRDefault="00616AD3" w:rsidP="0006138D">
      <w:pPr>
        <w:pStyle w:val="Heading1"/>
      </w:pPr>
      <w:r w:rsidRPr="00E62980">
        <w:t>Conclusion</w:t>
      </w:r>
    </w:p>
    <w:p w14:paraId="2016B21E" w14:textId="33AA6EC3" w:rsidR="00B90A21" w:rsidRDefault="005D518C" w:rsidP="00B90A21">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eTRF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eTRF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t>References</w:t>
      </w:r>
    </w:p>
    <w:p w14:paraId="42CF554C" w14:textId="426CAFA4" w:rsidR="004359FB" w:rsidRPr="0006138D" w:rsidRDefault="00ED57DF" w:rsidP="00616AD3">
      <w:pPr>
        <w:spacing w:line="480" w:lineRule="auto"/>
        <w:rPr>
          <w:rFonts w:ascii="Times New Roman" w:hAnsi="Times New Roman" w:cs="Times New Roman"/>
        </w:rPr>
      </w:pPr>
      <w:r w:rsidRPr="0006138D">
        <w:fldChar w:fldCharType="begin"/>
      </w:r>
      <w:r w:rsidR="00AE3B2B">
        <w:instrText xml:space="preserve"> ADDIN ZOTERO_BIBL {"uncited":[],"omitted":[],"custom":[]} CSL_BIBLIOGRAPHY </w:instrText>
      </w:r>
      <w:r w:rsidRPr="0006138D">
        <w:fldChar w:fldCharType="separate"/>
      </w:r>
      <w:r w:rsidR="000F5C24">
        <w:t>Automatic citation updates are disabled. To see the bibliography, click Refresh in the Zotero tab.</w:t>
      </w: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A06E7D3"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Maternal food intake from one week before pregnancy until delivery B) Maternal body weight from one week before pregnancy until delivery. Dams in analysis n 8= eTRF,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7" w:author="Mulcahy, Molly" w:date="2023-04-10T10:24:00Z" w:initials="MM">
    <w:p w14:paraId="0A67F5FE" w14:textId="77777777" w:rsidR="00C22EF2" w:rsidRDefault="00C22EF2" w:rsidP="003901AF">
      <w:pPr>
        <w:pStyle w:val="CommentText"/>
      </w:pPr>
      <w:r>
        <w:rPr>
          <w:rStyle w:val="CommentReference"/>
        </w:rPr>
        <w:annotationRef/>
      </w:r>
      <w:r>
        <w:t>Reviewer made an excellent point of this sentence seeming illogical. Why would more restrictive feeding be necessary to test if we know that 12 hours in this group created negative outcomes?</w:t>
      </w:r>
    </w:p>
  </w:comment>
  <w:comment w:id="38" w:author="Mulcahy, Molly" w:date="2023-04-10T10:31:00Z" w:initials="MM">
    <w:p w14:paraId="6A22F76F" w14:textId="77777777" w:rsidR="00C22EF2" w:rsidRDefault="00C22EF2" w:rsidP="00734CC9">
      <w:pPr>
        <w:pStyle w:val="CommentText"/>
      </w:pPr>
      <w:r>
        <w:rPr>
          <w:rStyle w:val="CommentReference"/>
        </w:rPr>
        <w:annotationRef/>
      </w:r>
      <w:r>
        <w:t>I reviewed this paper and they also saw no differences in maternal body weight, food intake, or fat pads.</w:t>
      </w:r>
    </w:p>
  </w:comment>
  <w:comment w:id="27" w:author="Mulcahy, Molly" w:date="2023-04-10T10:39:00Z" w:initials="MM">
    <w:p w14:paraId="5C0C53CF" w14:textId="77777777" w:rsidR="00A963CD" w:rsidRDefault="00A963CD" w:rsidP="0049467D">
      <w:pPr>
        <w:pStyle w:val="CommentText"/>
      </w:pPr>
      <w:r>
        <w:rPr>
          <w:rStyle w:val="CommentReference"/>
        </w:rPr>
        <w:annotationRef/>
      </w:r>
      <w:r>
        <w:t>A reviewer said that the framing of negative effects coming from a longer feeding window merit study in more restrictive windows weird/illogical. I agree. Instead I shifted the focus to show that our repeated measures design is important to understand trajectories. Does this feel like less of a logical leap?</w:t>
      </w:r>
    </w:p>
  </w:comment>
  <w:comment w:id="28" w:author="Mulcahy, Molly" w:date="2023-04-10T11:02:00Z" w:initials="MM">
    <w:p w14:paraId="52087A89" w14:textId="77777777" w:rsidR="00423BA7" w:rsidRDefault="00423BA7" w:rsidP="00E42EE5">
      <w:pPr>
        <w:pStyle w:val="CommentText"/>
      </w:pPr>
      <w:r>
        <w:rPr>
          <w:rStyle w:val="CommentReference"/>
        </w:rPr>
        <w:annotationRef/>
      </w:r>
      <w:r>
        <w:t>Would it be better to omit until the discussion?</w:t>
      </w:r>
    </w:p>
  </w:comment>
  <w:comment w:id="42" w:author="Mulcahy, Molly" w:date="2023-04-10T11:07:00Z" w:initials="MM">
    <w:p w14:paraId="2924DC45" w14:textId="77777777" w:rsidR="00423BA7" w:rsidRDefault="00423BA7" w:rsidP="00522FE0">
      <w:pPr>
        <w:pStyle w:val="CommentText"/>
      </w:pPr>
      <w:r>
        <w:rPr>
          <w:rStyle w:val="CommentReference"/>
        </w:rPr>
        <w:annotationRef/>
      </w:r>
      <w:r>
        <w:t xml:space="preserve">Reviewer thought the statement of 4-12hours of TRF is in literature wasn't very accurate (I think implying that the model we constructed isn't a great one). I added more evidence to show how TRE in humans actually is pretty varied. Hopefully providing better logic that our model fits in that window. </w:t>
      </w:r>
    </w:p>
  </w:comment>
  <w:comment w:id="74" w:author="Mulcahy, Molly" w:date="2023-04-10T11:10:00Z" w:initials="MM">
    <w:p w14:paraId="3DDEF791" w14:textId="77777777" w:rsidR="00423BA7" w:rsidRDefault="00423BA7" w:rsidP="00580728">
      <w:pPr>
        <w:pStyle w:val="CommentText"/>
      </w:pPr>
      <w:r>
        <w:rPr>
          <w:rStyle w:val="CommentReference"/>
        </w:rPr>
        <w:annotationRef/>
      </w:r>
      <w:r>
        <w:t>One reviewer wants the actual ranges here. That seems like a little much to me. Thoughts?</w:t>
      </w:r>
    </w:p>
  </w:comment>
  <w:comment w:id="102" w:author="Mulcahy, Molly" w:date="2023-04-10T11:57:00Z" w:initials="MM">
    <w:p w14:paraId="24C08307" w14:textId="77777777" w:rsidR="00552B1B" w:rsidRDefault="00552B1B" w:rsidP="009A2C46">
      <w:pPr>
        <w:pStyle w:val="CommentText"/>
      </w:pPr>
      <w:r>
        <w:rPr>
          <w:rStyle w:val="CommentReference"/>
        </w:rPr>
        <w:annotationRef/>
      </w:r>
      <w:r>
        <w:t xml:space="preserve">Reviewer 2 suggested to publish without these data, stating they were at best prelimiinary. They also said our suspicion about insulin secretion is likely spot on. They suggest calculating insulinogenic index. To do that, we'd need to check the glucose values for the animals' samples we used for the GSIS in vivo. We should have the majority of these samples in the freezer still and I think it could be a good addition. Thoughts? I like keeping the in vivo test in there, just phrasing it as exploratory. </w:t>
      </w:r>
    </w:p>
  </w:comment>
  <w:comment w:id="117" w:author="Mulcahy, Molly" w:date="2023-04-10T11:52:00Z" w:initials="MM">
    <w:p w14:paraId="57B18403" w14:textId="25E1413D" w:rsidR="00552B1B" w:rsidRDefault="00552B1B" w:rsidP="00D13639">
      <w:pPr>
        <w:pStyle w:val="CommentText"/>
      </w:pPr>
      <w:r>
        <w:rPr>
          <w:rStyle w:val="CommentReference"/>
        </w:rPr>
        <w:annotationRef/>
      </w:r>
      <w:r>
        <w:t>Reviewer 2 noted that instead of assessing interaction, we should be doing Tukey's post hoc test following our ANOVA. My understanding is that this isolates sex-specific effects, but doesn't allow us to check for interaction. Also, wouldn't that best be suited for comparison of &gt;2 groups? What are you thoughts on this suggestion?</w:t>
      </w:r>
    </w:p>
  </w:comment>
  <w:comment w:id="118" w:author="Mulcahy, Molly" w:date="2023-04-10T12:01:00Z" w:initials="MM">
    <w:p w14:paraId="4DF13717" w14:textId="77777777" w:rsidR="00552B1B" w:rsidRDefault="00552B1B" w:rsidP="009D5E6E">
      <w:pPr>
        <w:pStyle w:val="CommentText"/>
      </w:pPr>
      <w:r>
        <w:rPr>
          <w:rStyle w:val="CommentReference"/>
        </w:rPr>
        <w:annotationRef/>
      </w:r>
      <w:r>
        <w:t>Reviewer 2 suggested including cohort as a covariate in models and reporting this effect. This isn't something that I did in the formal analysis, but when we were collecting data, I remember looking at cohort and I don't remember seeing an effect- hence feeling comfortable combining the data. Is this something you think is valuable? I've not seen it formally done statisically in papers before.</w:t>
      </w:r>
    </w:p>
  </w:comment>
  <w:comment w:id="128" w:author="Mulcahy, Molly" w:date="2023-04-10T11:20:00Z" w:initials="MM">
    <w:p w14:paraId="00B74E3A" w14:textId="75B9011B" w:rsidR="009D2002" w:rsidRDefault="009D2002" w:rsidP="00892AEE">
      <w:pPr>
        <w:pStyle w:val="CommentText"/>
      </w:pPr>
      <w:r>
        <w:rPr>
          <w:rStyle w:val="CommentReference"/>
        </w:rPr>
        <w:annotationRef/>
      </w:r>
      <w:r>
        <w:t>One reviewer asked about littler size. Should I include that as a supplement for cohorts 1&amp;2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67F5FE" w15:done="0"/>
  <w15:commentEx w15:paraId="6A22F76F" w15:paraIdParent="0A67F5FE" w15:done="0"/>
  <w15:commentEx w15:paraId="5C0C53CF" w15:done="0"/>
  <w15:commentEx w15:paraId="52087A89" w15:paraIdParent="5C0C53CF" w15:done="0"/>
  <w15:commentEx w15:paraId="2924DC45" w15:done="0"/>
  <w15:commentEx w15:paraId="3DDEF791" w15:done="0"/>
  <w15:commentEx w15:paraId="24C08307" w15:done="0"/>
  <w15:commentEx w15:paraId="57B18403" w15:done="0"/>
  <w15:commentEx w15:paraId="4DF13717" w15:paraIdParent="57B18403" w15:done="0"/>
  <w15:commentEx w15:paraId="00B74E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E6243" w16cex:dateUtc="2023-04-10T15:24:00Z"/>
  <w16cex:commentExtensible w16cex:durableId="27DE63F3" w16cex:dateUtc="2023-04-10T15:31:00Z"/>
  <w16cex:commentExtensible w16cex:durableId="27DE65F2" w16cex:dateUtc="2023-04-10T15:39:00Z"/>
  <w16cex:commentExtensible w16cex:durableId="27DE6B34" w16cex:dateUtc="2023-04-10T16:02:00Z"/>
  <w16cex:commentExtensible w16cex:durableId="27DE6C6E" w16cex:dateUtc="2023-04-10T16:07:00Z"/>
  <w16cex:commentExtensible w16cex:durableId="27DE6D0D" w16cex:dateUtc="2023-04-10T16:10:00Z"/>
  <w16cex:commentExtensible w16cex:durableId="27DE7845" w16cex:dateUtc="2023-04-10T16:57:00Z"/>
  <w16cex:commentExtensible w16cex:durableId="27DE7702" w16cex:dateUtc="2023-04-10T16:52:00Z"/>
  <w16cex:commentExtensible w16cex:durableId="27DE791B" w16cex:dateUtc="2023-04-10T17:01:00Z"/>
  <w16cex:commentExtensible w16cex:durableId="27DE6F62" w16cex:dateUtc="2023-04-10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67F5FE" w16cid:durableId="27DE6243"/>
  <w16cid:commentId w16cid:paraId="6A22F76F" w16cid:durableId="27DE63F3"/>
  <w16cid:commentId w16cid:paraId="5C0C53CF" w16cid:durableId="27DE65F2"/>
  <w16cid:commentId w16cid:paraId="52087A89" w16cid:durableId="27DE6B34"/>
  <w16cid:commentId w16cid:paraId="2924DC45" w16cid:durableId="27DE6C6E"/>
  <w16cid:commentId w16cid:paraId="3DDEF791" w16cid:durableId="27DE6D0D"/>
  <w16cid:commentId w16cid:paraId="24C08307" w16cid:durableId="27DE7845"/>
  <w16cid:commentId w16cid:paraId="57B18403" w16cid:durableId="27DE7702"/>
  <w16cid:commentId w16cid:paraId="4DF13717" w16cid:durableId="27DE791B"/>
  <w16cid:commentId w16cid:paraId="00B74E3A" w16cid:durableId="27DE6F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615EF8" w14:textId="77777777" w:rsidR="00A21F83" w:rsidRDefault="00A21F83" w:rsidP="00616AD3">
      <w:r>
        <w:separator/>
      </w:r>
    </w:p>
  </w:endnote>
  <w:endnote w:type="continuationSeparator" w:id="0">
    <w:p w14:paraId="43209E25" w14:textId="77777777" w:rsidR="00A21F83" w:rsidRDefault="00A21F83"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FF4DCC" w14:textId="77777777" w:rsidR="00A21F83" w:rsidRDefault="00A21F83" w:rsidP="00616AD3">
      <w:r>
        <w:separator/>
      </w:r>
    </w:p>
  </w:footnote>
  <w:footnote w:type="continuationSeparator" w:id="0">
    <w:p w14:paraId="1D67D87D" w14:textId="77777777" w:rsidR="00A21F83" w:rsidRDefault="00A21F83"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CE4EBE7" w:rsidR="00DB2834" w:rsidRPr="00C65822" w:rsidRDefault="00EC564A">
    <w:pPr>
      <w:pStyle w:val="Header"/>
      <w:rPr>
        <w:rFonts w:ascii="Times New Roman" w:hAnsi="Times New Roman" w:cs="Times New Roman"/>
      </w:rPr>
    </w:pPr>
    <w:ins w:id="157" w:author="Mulcahy, Molly" w:date="2023-04-10T09:40:00Z">
      <w:r>
        <w:rPr>
          <w:rFonts w:ascii="Times New Roman" w:hAnsi="Times New Roman" w:cs="Times New Roman"/>
        </w:rPr>
        <w:t xml:space="preserve">Gestational </w:t>
      </w:r>
    </w:ins>
    <w:proofErr w:type="spellStart"/>
    <w:r w:rsidR="00DB2834" w:rsidRPr="00C65822">
      <w:rPr>
        <w:rFonts w:ascii="Times New Roman" w:hAnsi="Times New Roman" w:cs="Times New Roman"/>
      </w:rPr>
      <w:t>eTRF</w:t>
    </w:r>
    <w:proofErr w:type="spellEnd"/>
    <w:r w:rsidR="00DB2834" w:rsidRPr="00C65822">
      <w:rPr>
        <w:rFonts w:ascii="Times New Roman" w:hAnsi="Times New Roman" w:cs="Times New Roman"/>
      </w:rPr>
      <w:t xml:space="preserve"> </w:t>
    </w:r>
    <w:del w:id="158" w:author="Mulcahy, Molly" w:date="2023-04-10T09:40:00Z">
      <w:r w:rsidR="00A356B5" w:rsidDel="00EC564A">
        <w:rPr>
          <w:rFonts w:ascii="Times New Roman" w:hAnsi="Times New Roman" w:cs="Times New Roman"/>
        </w:rPr>
        <w:delText>and</w:delText>
      </w:r>
      <w:r w:rsidR="00D316B8" w:rsidRPr="00C65822" w:rsidDel="00EC564A">
        <w:rPr>
          <w:rFonts w:ascii="Times New Roman" w:hAnsi="Times New Roman" w:cs="Times New Roman"/>
        </w:rPr>
        <w:delText xml:space="preserve"> offspring glucose intolerance</w:delText>
      </w:r>
    </w:del>
    <w:ins w:id="159" w:author="Mulcahy, Molly" w:date="2023-04-10T09:40:00Z">
      <w:r>
        <w:rPr>
          <w:rFonts w:ascii="Times New Roman" w:hAnsi="Times New Roman" w:cs="Times New Roman"/>
        </w:rPr>
        <w:t>offspring effects</w:t>
      </w:r>
    </w:ins>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59792325">
    <w:abstractNumId w:val="13"/>
  </w:num>
  <w:num w:numId="2" w16cid:durableId="417556209">
    <w:abstractNumId w:val="13"/>
  </w:num>
  <w:num w:numId="3" w16cid:durableId="1238176766">
    <w:abstractNumId w:val="8"/>
  </w:num>
  <w:num w:numId="4" w16cid:durableId="512037023">
    <w:abstractNumId w:val="8"/>
    <w:lvlOverride w:ilvl="0">
      <w:lvl w:ilvl="0" w:tplc="D682E812">
        <w:numFmt w:val="lowerRoman"/>
        <w:lvlText w:val="%1."/>
        <w:lvlJc w:val="right"/>
      </w:lvl>
    </w:lvlOverride>
  </w:num>
  <w:num w:numId="5" w16cid:durableId="1902976954">
    <w:abstractNumId w:val="8"/>
    <w:lvlOverride w:ilvl="0">
      <w:lvl w:ilvl="0" w:tplc="D682E812">
        <w:numFmt w:val="lowerRoman"/>
        <w:lvlText w:val="%1."/>
        <w:lvlJc w:val="right"/>
      </w:lvl>
    </w:lvlOverride>
  </w:num>
  <w:num w:numId="6" w16cid:durableId="1339691885">
    <w:abstractNumId w:val="5"/>
  </w:num>
  <w:num w:numId="7" w16cid:durableId="308830931">
    <w:abstractNumId w:val="0"/>
  </w:num>
  <w:num w:numId="8" w16cid:durableId="840659759">
    <w:abstractNumId w:val="10"/>
  </w:num>
  <w:num w:numId="9" w16cid:durableId="1348870927">
    <w:abstractNumId w:val="6"/>
  </w:num>
  <w:num w:numId="10" w16cid:durableId="1074859106">
    <w:abstractNumId w:val="2"/>
  </w:num>
  <w:num w:numId="11" w16cid:durableId="1841194434">
    <w:abstractNumId w:val="1"/>
  </w:num>
  <w:num w:numId="12" w16cid:durableId="1286958863">
    <w:abstractNumId w:val="9"/>
  </w:num>
  <w:num w:numId="13" w16cid:durableId="1781604639">
    <w:abstractNumId w:val="3"/>
  </w:num>
  <w:num w:numId="14" w16cid:durableId="1810128315">
    <w:abstractNumId w:val="12"/>
  </w:num>
  <w:num w:numId="15" w16cid:durableId="184445938">
    <w:abstractNumId w:val="4"/>
  </w:num>
  <w:num w:numId="16" w16cid:durableId="151021054">
    <w:abstractNumId w:val="7"/>
  </w:num>
  <w:num w:numId="17" w16cid:durableId="36969299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lcahy, Molly">
    <w15:presenceInfo w15:providerId="AD" w15:userId="S::mollyec@umich.edu::c7042b25-4392-45c4-b4a1-380b86fcc9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47DF"/>
    <w:rsid w:val="00006E53"/>
    <w:rsid w:val="000079C6"/>
    <w:rsid w:val="00010BD1"/>
    <w:rsid w:val="00012952"/>
    <w:rsid w:val="000224F6"/>
    <w:rsid w:val="00023443"/>
    <w:rsid w:val="00023973"/>
    <w:rsid w:val="0002791A"/>
    <w:rsid w:val="00036907"/>
    <w:rsid w:val="00037B00"/>
    <w:rsid w:val="000457BF"/>
    <w:rsid w:val="000512D8"/>
    <w:rsid w:val="00053899"/>
    <w:rsid w:val="00056D4B"/>
    <w:rsid w:val="00057535"/>
    <w:rsid w:val="00057EDA"/>
    <w:rsid w:val="0006138D"/>
    <w:rsid w:val="00065514"/>
    <w:rsid w:val="00065731"/>
    <w:rsid w:val="00065B6D"/>
    <w:rsid w:val="000702E4"/>
    <w:rsid w:val="00072202"/>
    <w:rsid w:val="000746B3"/>
    <w:rsid w:val="00076839"/>
    <w:rsid w:val="00076A49"/>
    <w:rsid w:val="00082F96"/>
    <w:rsid w:val="00083DF4"/>
    <w:rsid w:val="0008750F"/>
    <w:rsid w:val="000915E6"/>
    <w:rsid w:val="00094D30"/>
    <w:rsid w:val="00095DD4"/>
    <w:rsid w:val="000964D0"/>
    <w:rsid w:val="000968E6"/>
    <w:rsid w:val="000A3272"/>
    <w:rsid w:val="000B7D18"/>
    <w:rsid w:val="000C3092"/>
    <w:rsid w:val="000C34AF"/>
    <w:rsid w:val="000C4E31"/>
    <w:rsid w:val="000D699C"/>
    <w:rsid w:val="000E1284"/>
    <w:rsid w:val="000E34D4"/>
    <w:rsid w:val="000E52D2"/>
    <w:rsid w:val="000E7158"/>
    <w:rsid w:val="000E77F5"/>
    <w:rsid w:val="000F0CE8"/>
    <w:rsid w:val="000F24AB"/>
    <w:rsid w:val="000F56F6"/>
    <w:rsid w:val="000F5C24"/>
    <w:rsid w:val="00103234"/>
    <w:rsid w:val="0010421E"/>
    <w:rsid w:val="00105EE6"/>
    <w:rsid w:val="00110E54"/>
    <w:rsid w:val="00111EF1"/>
    <w:rsid w:val="00115C84"/>
    <w:rsid w:val="001245B2"/>
    <w:rsid w:val="0012467E"/>
    <w:rsid w:val="00133D7D"/>
    <w:rsid w:val="00136244"/>
    <w:rsid w:val="00137997"/>
    <w:rsid w:val="001419B8"/>
    <w:rsid w:val="001433C7"/>
    <w:rsid w:val="001474F5"/>
    <w:rsid w:val="00151682"/>
    <w:rsid w:val="00152545"/>
    <w:rsid w:val="0015487C"/>
    <w:rsid w:val="001562BC"/>
    <w:rsid w:val="001569C5"/>
    <w:rsid w:val="00160014"/>
    <w:rsid w:val="001604A5"/>
    <w:rsid w:val="00160C2A"/>
    <w:rsid w:val="00164E9B"/>
    <w:rsid w:val="00170969"/>
    <w:rsid w:val="0017644C"/>
    <w:rsid w:val="00180465"/>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AE1"/>
    <w:rsid w:val="001E680B"/>
    <w:rsid w:val="001F07C5"/>
    <w:rsid w:val="001F1A8A"/>
    <w:rsid w:val="001F5831"/>
    <w:rsid w:val="001F6098"/>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39B8"/>
    <w:rsid w:val="002456BA"/>
    <w:rsid w:val="0025105E"/>
    <w:rsid w:val="00251AF7"/>
    <w:rsid w:val="0025284C"/>
    <w:rsid w:val="00252968"/>
    <w:rsid w:val="002540FF"/>
    <w:rsid w:val="0025621A"/>
    <w:rsid w:val="00257697"/>
    <w:rsid w:val="00257F49"/>
    <w:rsid w:val="00261148"/>
    <w:rsid w:val="00264D2B"/>
    <w:rsid w:val="0027127E"/>
    <w:rsid w:val="0028057C"/>
    <w:rsid w:val="002822DC"/>
    <w:rsid w:val="00282BDB"/>
    <w:rsid w:val="002831AB"/>
    <w:rsid w:val="002907D1"/>
    <w:rsid w:val="00292BB0"/>
    <w:rsid w:val="00294186"/>
    <w:rsid w:val="00294AA1"/>
    <w:rsid w:val="00295E79"/>
    <w:rsid w:val="002A245A"/>
    <w:rsid w:val="002A2571"/>
    <w:rsid w:val="002A3C56"/>
    <w:rsid w:val="002A5E8C"/>
    <w:rsid w:val="002A62FA"/>
    <w:rsid w:val="002A7975"/>
    <w:rsid w:val="002B0CAE"/>
    <w:rsid w:val="002B1153"/>
    <w:rsid w:val="002B674C"/>
    <w:rsid w:val="002B6988"/>
    <w:rsid w:val="002C0001"/>
    <w:rsid w:val="002C3310"/>
    <w:rsid w:val="002C3E61"/>
    <w:rsid w:val="002D2A28"/>
    <w:rsid w:val="002D32BF"/>
    <w:rsid w:val="002D32C5"/>
    <w:rsid w:val="002D73CC"/>
    <w:rsid w:val="002E06DC"/>
    <w:rsid w:val="002E0DA3"/>
    <w:rsid w:val="002E134B"/>
    <w:rsid w:val="002E3F66"/>
    <w:rsid w:val="002F1DBE"/>
    <w:rsid w:val="002F1E4C"/>
    <w:rsid w:val="002F586A"/>
    <w:rsid w:val="002F5EC0"/>
    <w:rsid w:val="00304409"/>
    <w:rsid w:val="003073DA"/>
    <w:rsid w:val="003104BD"/>
    <w:rsid w:val="003125FF"/>
    <w:rsid w:val="0031463E"/>
    <w:rsid w:val="003156E8"/>
    <w:rsid w:val="00317338"/>
    <w:rsid w:val="00322D5D"/>
    <w:rsid w:val="00327E0F"/>
    <w:rsid w:val="003320F3"/>
    <w:rsid w:val="00333703"/>
    <w:rsid w:val="0033454F"/>
    <w:rsid w:val="00343990"/>
    <w:rsid w:val="00344222"/>
    <w:rsid w:val="00344F23"/>
    <w:rsid w:val="0034518C"/>
    <w:rsid w:val="00345295"/>
    <w:rsid w:val="00345AE8"/>
    <w:rsid w:val="00346787"/>
    <w:rsid w:val="00347F2F"/>
    <w:rsid w:val="00350AAA"/>
    <w:rsid w:val="003517D3"/>
    <w:rsid w:val="0035406F"/>
    <w:rsid w:val="00354291"/>
    <w:rsid w:val="003564F3"/>
    <w:rsid w:val="0036013B"/>
    <w:rsid w:val="003619B0"/>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0CD8"/>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F5E"/>
    <w:rsid w:val="003E6824"/>
    <w:rsid w:val="003E746E"/>
    <w:rsid w:val="003F0738"/>
    <w:rsid w:val="003F2CEA"/>
    <w:rsid w:val="00400425"/>
    <w:rsid w:val="00400B04"/>
    <w:rsid w:val="0040100F"/>
    <w:rsid w:val="0040216E"/>
    <w:rsid w:val="00402DEA"/>
    <w:rsid w:val="00403328"/>
    <w:rsid w:val="00406098"/>
    <w:rsid w:val="0040799B"/>
    <w:rsid w:val="00416133"/>
    <w:rsid w:val="00422824"/>
    <w:rsid w:val="004236D8"/>
    <w:rsid w:val="00423BA7"/>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41"/>
    <w:rsid w:val="005119DD"/>
    <w:rsid w:val="0051602B"/>
    <w:rsid w:val="005204D6"/>
    <w:rsid w:val="00520F01"/>
    <w:rsid w:val="005210E9"/>
    <w:rsid w:val="00523369"/>
    <w:rsid w:val="0052378A"/>
    <w:rsid w:val="00532133"/>
    <w:rsid w:val="00532DCF"/>
    <w:rsid w:val="00532F87"/>
    <w:rsid w:val="00536356"/>
    <w:rsid w:val="00540150"/>
    <w:rsid w:val="00546454"/>
    <w:rsid w:val="00546799"/>
    <w:rsid w:val="0054727D"/>
    <w:rsid w:val="00552A5B"/>
    <w:rsid w:val="00552B1B"/>
    <w:rsid w:val="005618EE"/>
    <w:rsid w:val="00561B07"/>
    <w:rsid w:val="00564D55"/>
    <w:rsid w:val="0057110D"/>
    <w:rsid w:val="00572513"/>
    <w:rsid w:val="005751F8"/>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3BB4"/>
    <w:rsid w:val="00616AD3"/>
    <w:rsid w:val="00616D8A"/>
    <w:rsid w:val="0062097D"/>
    <w:rsid w:val="00622975"/>
    <w:rsid w:val="00631E28"/>
    <w:rsid w:val="00637C3D"/>
    <w:rsid w:val="006411B4"/>
    <w:rsid w:val="00645731"/>
    <w:rsid w:val="00645A64"/>
    <w:rsid w:val="00651207"/>
    <w:rsid w:val="00651638"/>
    <w:rsid w:val="00660E6B"/>
    <w:rsid w:val="00660EE1"/>
    <w:rsid w:val="0066510F"/>
    <w:rsid w:val="00666C8B"/>
    <w:rsid w:val="0067189F"/>
    <w:rsid w:val="006728EA"/>
    <w:rsid w:val="00677625"/>
    <w:rsid w:val="00677D4A"/>
    <w:rsid w:val="006812BD"/>
    <w:rsid w:val="00684F7F"/>
    <w:rsid w:val="0068518C"/>
    <w:rsid w:val="00686EC8"/>
    <w:rsid w:val="00687929"/>
    <w:rsid w:val="00687A48"/>
    <w:rsid w:val="006932A5"/>
    <w:rsid w:val="00693835"/>
    <w:rsid w:val="006953F5"/>
    <w:rsid w:val="0069666A"/>
    <w:rsid w:val="006A001C"/>
    <w:rsid w:val="006A14F0"/>
    <w:rsid w:val="006A22AE"/>
    <w:rsid w:val="006A42A1"/>
    <w:rsid w:val="006A42E4"/>
    <w:rsid w:val="006A5F43"/>
    <w:rsid w:val="006A72B5"/>
    <w:rsid w:val="006B1707"/>
    <w:rsid w:val="006B3207"/>
    <w:rsid w:val="006B58D5"/>
    <w:rsid w:val="006C603E"/>
    <w:rsid w:val="006C6F49"/>
    <w:rsid w:val="006D4D25"/>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FCB"/>
    <w:rsid w:val="007263F7"/>
    <w:rsid w:val="007304FA"/>
    <w:rsid w:val="007307AE"/>
    <w:rsid w:val="007316E8"/>
    <w:rsid w:val="00741FE3"/>
    <w:rsid w:val="00744B31"/>
    <w:rsid w:val="00744C7B"/>
    <w:rsid w:val="007500A5"/>
    <w:rsid w:val="00750394"/>
    <w:rsid w:val="00754AF0"/>
    <w:rsid w:val="00754BB1"/>
    <w:rsid w:val="00755842"/>
    <w:rsid w:val="00760A6A"/>
    <w:rsid w:val="00761434"/>
    <w:rsid w:val="00761709"/>
    <w:rsid w:val="00761E49"/>
    <w:rsid w:val="007641AB"/>
    <w:rsid w:val="007700BF"/>
    <w:rsid w:val="007711CC"/>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33211"/>
    <w:rsid w:val="009344BE"/>
    <w:rsid w:val="0094012E"/>
    <w:rsid w:val="00942A5E"/>
    <w:rsid w:val="00947053"/>
    <w:rsid w:val="009525EA"/>
    <w:rsid w:val="009554FD"/>
    <w:rsid w:val="009555E3"/>
    <w:rsid w:val="00955706"/>
    <w:rsid w:val="0095618D"/>
    <w:rsid w:val="0096047B"/>
    <w:rsid w:val="0096054A"/>
    <w:rsid w:val="00960974"/>
    <w:rsid w:val="00960FD7"/>
    <w:rsid w:val="00961EC4"/>
    <w:rsid w:val="0096372B"/>
    <w:rsid w:val="0096407F"/>
    <w:rsid w:val="00965D4C"/>
    <w:rsid w:val="00966620"/>
    <w:rsid w:val="00970D3E"/>
    <w:rsid w:val="0097693C"/>
    <w:rsid w:val="00981834"/>
    <w:rsid w:val="00983AE9"/>
    <w:rsid w:val="00986610"/>
    <w:rsid w:val="00987B97"/>
    <w:rsid w:val="00991408"/>
    <w:rsid w:val="00995036"/>
    <w:rsid w:val="009A1D8B"/>
    <w:rsid w:val="009A3FA2"/>
    <w:rsid w:val="009A784F"/>
    <w:rsid w:val="009B30BD"/>
    <w:rsid w:val="009B4769"/>
    <w:rsid w:val="009B4E27"/>
    <w:rsid w:val="009B554B"/>
    <w:rsid w:val="009B5C0B"/>
    <w:rsid w:val="009B6F09"/>
    <w:rsid w:val="009C4CCE"/>
    <w:rsid w:val="009D039A"/>
    <w:rsid w:val="009D2002"/>
    <w:rsid w:val="009D244A"/>
    <w:rsid w:val="009D3524"/>
    <w:rsid w:val="009D4609"/>
    <w:rsid w:val="009D4B8D"/>
    <w:rsid w:val="009D4CE2"/>
    <w:rsid w:val="009D6A5E"/>
    <w:rsid w:val="009E39BE"/>
    <w:rsid w:val="009F1671"/>
    <w:rsid w:val="009F2C4F"/>
    <w:rsid w:val="00A0099B"/>
    <w:rsid w:val="00A05188"/>
    <w:rsid w:val="00A0650D"/>
    <w:rsid w:val="00A07285"/>
    <w:rsid w:val="00A17703"/>
    <w:rsid w:val="00A17F42"/>
    <w:rsid w:val="00A2043F"/>
    <w:rsid w:val="00A2123E"/>
    <w:rsid w:val="00A21F83"/>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81B1D"/>
    <w:rsid w:val="00A830B7"/>
    <w:rsid w:val="00A836E6"/>
    <w:rsid w:val="00A84EE6"/>
    <w:rsid w:val="00A84F3A"/>
    <w:rsid w:val="00A8549B"/>
    <w:rsid w:val="00A91D9E"/>
    <w:rsid w:val="00A92141"/>
    <w:rsid w:val="00A963CD"/>
    <w:rsid w:val="00AA5B2F"/>
    <w:rsid w:val="00AB4337"/>
    <w:rsid w:val="00AC4796"/>
    <w:rsid w:val="00AC7131"/>
    <w:rsid w:val="00AC750D"/>
    <w:rsid w:val="00AC790C"/>
    <w:rsid w:val="00AD090A"/>
    <w:rsid w:val="00AD25B9"/>
    <w:rsid w:val="00AD38E7"/>
    <w:rsid w:val="00AE137F"/>
    <w:rsid w:val="00AE3B2B"/>
    <w:rsid w:val="00AE4DBC"/>
    <w:rsid w:val="00AF2B77"/>
    <w:rsid w:val="00AF354C"/>
    <w:rsid w:val="00AF53B6"/>
    <w:rsid w:val="00AF5ABA"/>
    <w:rsid w:val="00AF5BD3"/>
    <w:rsid w:val="00AF67D7"/>
    <w:rsid w:val="00B01A1F"/>
    <w:rsid w:val="00B02AC8"/>
    <w:rsid w:val="00B0334B"/>
    <w:rsid w:val="00B03785"/>
    <w:rsid w:val="00B05D49"/>
    <w:rsid w:val="00B16EC2"/>
    <w:rsid w:val="00B200C5"/>
    <w:rsid w:val="00B215B1"/>
    <w:rsid w:val="00B217C1"/>
    <w:rsid w:val="00B235B3"/>
    <w:rsid w:val="00B24853"/>
    <w:rsid w:val="00B25566"/>
    <w:rsid w:val="00B30AEA"/>
    <w:rsid w:val="00B31D0A"/>
    <w:rsid w:val="00B322F0"/>
    <w:rsid w:val="00B32926"/>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5D5C"/>
    <w:rsid w:val="00B96B30"/>
    <w:rsid w:val="00BA1BF6"/>
    <w:rsid w:val="00BA2CAC"/>
    <w:rsid w:val="00BA69E5"/>
    <w:rsid w:val="00BB0BC4"/>
    <w:rsid w:val="00BB1408"/>
    <w:rsid w:val="00BB2485"/>
    <w:rsid w:val="00BB3A91"/>
    <w:rsid w:val="00BC2133"/>
    <w:rsid w:val="00BC41E1"/>
    <w:rsid w:val="00BC4363"/>
    <w:rsid w:val="00BC43E8"/>
    <w:rsid w:val="00BC4830"/>
    <w:rsid w:val="00BC7EF2"/>
    <w:rsid w:val="00BD3C52"/>
    <w:rsid w:val="00BD56C9"/>
    <w:rsid w:val="00BD626B"/>
    <w:rsid w:val="00BD6ECE"/>
    <w:rsid w:val="00BD7152"/>
    <w:rsid w:val="00BE286E"/>
    <w:rsid w:val="00BE2EEF"/>
    <w:rsid w:val="00BE3B71"/>
    <w:rsid w:val="00BE5A9B"/>
    <w:rsid w:val="00BE7379"/>
    <w:rsid w:val="00BF3DF4"/>
    <w:rsid w:val="00BF5312"/>
    <w:rsid w:val="00C013FC"/>
    <w:rsid w:val="00C03AB1"/>
    <w:rsid w:val="00C04F83"/>
    <w:rsid w:val="00C13E8A"/>
    <w:rsid w:val="00C17B6E"/>
    <w:rsid w:val="00C17BFF"/>
    <w:rsid w:val="00C20BDE"/>
    <w:rsid w:val="00C22EF2"/>
    <w:rsid w:val="00C24775"/>
    <w:rsid w:val="00C26F18"/>
    <w:rsid w:val="00C27CCA"/>
    <w:rsid w:val="00C300B1"/>
    <w:rsid w:val="00C31A50"/>
    <w:rsid w:val="00C32387"/>
    <w:rsid w:val="00C33652"/>
    <w:rsid w:val="00C34CE1"/>
    <w:rsid w:val="00C41E0D"/>
    <w:rsid w:val="00C50439"/>
    <w:rsid w:val="00C56D0A"/>
    <w:rsid w:val="00C57552"/>
    <w:rsid w:val="00C607B5"/>
    <w:rsid w:val="00C627D1"/>
    <w:rsid w:val="00C64FE7"/>
    <w:rsid w:val="00C6518A"/>
    <w:rsid w:val="00C65822"/>
    <w:rsid w:val="00C666A0"/>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A79D5"/>
    <w:rsid w:val="00CB0EB3"/>
    <w:rsid w:val="00CB1907"/>
    <w:rsid w:val="00CB6004"/>
    <w:rsid w:val="00CB655B"/>
    <w:rsid w:val="00CB751B"/>
    <w:rsid w:val="00CC04EB"/>
    <w:rsid w:val="00CC3FE4"/>
    <w:rsid w:val="00CC66F9"/>
    <w:rsid w:val="00CD1DB4"/>
    <w:rsid w:val="00CD2479"/>
    <w:rsid w:val="00CD33DA"/>
    <w:rsid w:val="00CD7B97"/>
    <w:rsid w:val="00CE366F"/>
    <w:rsid w:val="00CE5B44"/>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17274"/>
    <w:rsid w:val="00D254F7"/>
    <w:rsid w:val="00D26BD8"/>
    <w:rsid w:val="00D274AF"/>
    <w:rsid w:val="00D316B8"/>
    <w:rsid w:val="00D322B3"/>
    <w:rsid w:val="00D32691"/>
    <w:rsid w:val="00D326BF"/>
    <w:rsid w:val="00D35989"/>
    <w:rsid w:val="00D36DA4"/>
    <w:rsid w:val="00D40CE8"/>
    <w:rsid w:val="00D469D3"/>
    <w:rsid w:val="00D476DA"/>
    <w:rsid w:val="00D51F64"/>
    <w:rsid w:val="00D60D6B"/>
    <w:rsid w:val="00D623B9"/>
    <w:rsid w:val="00D6375F"/>
    <w:rsid w:val="00D70802"/>
    <w:rsid w:val="00D72E1C"/>
    <w:rsid w:val="00D82D3A"/>
    <w:rsid w:val="00D83AAA"/>
    <w:rsid w:val="00D854CE"/>
    <w:rsid w:val="00D860A7"/>
    <w:rsid w:val="00D86FB4"/>
    <w:rsid w:val="00D92043"/>
    <w:rsid w:val="00D95621"/>
    <w:rsid w:val="00D95B5D"/>
    <w:rsid w:val="00DB2834"/>
    <w:rsid w:val="00DB3298"/>
    <w:rsid w:val="00DB3F8E"/>
    <w:rsid w:val="00DB4D86"/>
    <w:rsid w:val="00DB51AB"/>
    <w:rsid w:val="00DC0DE3"/>
    <w:rsid w:val="00DC4B11"/>
    <w:rsid w:val="00DC695F"/>
    <w:rsid w:val="00DD02BD"/>
    <w:rsid w:val="00DD5B10"/>
    <w:rsid w:val="00DE037B"/>
    <w:rsid w:val="00DE0478"/>
    <w:rsid w:val="00DE2A60"/>
    <w:rsid w:val="00DE369F"/>
    <w:rsid w:val="00DE4BBC"/>
    <w:rsid w:val="00DF1266"/>
    <w:rsid w:val="00DF3B40"/>
    <w:rsid w:val="00DF60C6"/>
    <w:rsid w:val="00DF6A65"/>
    <w:rsid w:val="00E01ADA"/>
    <w:rsid w:val="00E025DC"/>
    <w:rsid w:val="00E03F87"/>
    <w:rsid w:val="00E056F1"/>
    <w:rsid w:val="00E1186D"/>
    <w:rsid w:val="00E13C7C"/>
    <w:rsid w:val="00E22B20"/>
    <w:rsid w:val="00E24E44"/>
    <w:rsid w:val="00E263B5"/>
    <w:rsid w:val="00E33351"/>
    <w:rsid w:val="00E33A59"/>
    <w:rsid w:val="00E4384F"/>
    <w:rsid w:val="00E4561D"/>
    <w:rsid w:val="00E460B0"/>
    <w:rsid w:val="00E4627A"/>
    <w:rsid w:val="00E622D5"/>
    <w:rsid w:val="00E62980"/>
    <w:rsid w:val="00E64315"/>
    <w:rsid w:val="00E649A8"/>
    <w:rsid w:val="00E66CFA"/>
    <w:rsid w:val="00E6785C"/>
    <w:rsid w:val="00E72093"/>
    <w:rsid w:val="00E73891"/>
    <w:rsid w:val="00E800F2"/>
    <w:rsid w:val="00E82076"/>
    <w:rsid w:val="00E84DC7"/>
    <w:rsid w:val="00E86B46"/>
    <w:rsid w:val="00E90989"/>
    <w:rsid w:val="00E926E2"/>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64A"/>
    <w:rsid w:val="00EC57CA"/>
    <w:rsid w:val="00ED18E7"/>
    <w:rsid w:val="00ED57DF"/>
    <w:rsid w:val="00ED6DF5"/>
    <w:rsid w:val="00EE0F74"/>
    <w:rsid w:val="00EE272A"/>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6E9B"/>
    <w:rsid w:val="00F27992"/>
    <w:rsid w:val="00F27D3F"/>
    <w:rsid w:val="00F32076"/>
    <w:rsid w:val="00F51E14"/>
    <w:rsid w:val="00F55355"/>
    <w:rsid w:val="00F630DD"/>
    <w:rsid w:val="00F63417"/>
    <w:rsid w:val="00F67AA8"/>
    <w:rsid w:val="00F75FB3"/>
    <w:rsid w:val="00F76BB3"/>
    <w:rsid w:val="00F8768B"/>
    <w:rsid w:val="00F93F96"/>
    <w:rsid w:val="00F941A1"/>
    <w:rsid w:val="00F94D01"/>
    <w:rsid w:val="00F9625E"/>
    <w:rsid w:val="00FA1922"/>
    <w:rsid w:val="00FA195D"/>
    <w:rsid w:val="00FA1BAF"/>
    <w:rsid w:val="00FA3F6C"/>
    <w:rsid w:val="00FA7309"/>
    <w:rsid w:val="00FB2D0B"/>
    <w:rsid w:val="00FB78BA"/>
    <w:rsid w:val="00FB7F5A"/>
    <w:rsid w:val="00FC293E"/>
    <w:rsid w:val="00FC296A"/>
    <w:rsid w:val="00FC6212"/>
    <w:rsid w:val="00FC6E78"/>
    <w:rsid w:val="00FD07F6"/>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unhideWhenUsed/>
    <w:rsid w:val="00F67AA8"/>
    <w:rPr>
      <w:sz w:val="20"/>
      <w:szCs w:val="20"/>
    </w:rPr>
  </w:style>
  <w:style w:type="character" w:customStyle="1" w:styleId="CommentTextChar">
    <w:name w:val="Comment Text Char"/>
    <w:basedOn w:val="DefaultParagraphFont"/>
    <w:link w:val="CommentText"/>
    <w:uiPriority w:val="99"/>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8750F-A856-F748-86AB-FBFA57607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23</Pages>
  <Words>47807</Words>
  <Characters>272505</Characters>
  <Application>Microsoft Office Word</Application>
  <DocSecurity>0</DocSecurity>
  <Lines>2270</Lines>
  <Paragraphs>639</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
      <vt:lpstr>Abstract </vt:lpstr>
      <vt:lpstr>Introduction</vt:lpstr>
    </vt:vector>
  </TitlesOfParts>
  <Company/>
  <LinksUpToDate>false</LinksUpToDate>
  <CharactersWithSpaces>319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ulcahy, Molly</cp:lastModifiedBy>
  <cp:revision>18</cp:revision>
  <dcterms:created xsi:type="dcterms:W3CDTF">2023-04-03T15:43:00Z</dcterms:created>
  <dcterms:modified xsi:type="dcterms:W3CDTF">2023-04-10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f5JhBWQL"/&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